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w:t>
      </w:r>
      <w:r w:rsidR="0085243F">
        <w:t>Brenden Fisher-Femal, Gert-Jan Reinhart, Appy Sluijs, Caroline Lear</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r>
        <w:t>Paleoclimatic and paleoenvironmental reconstructions are fundamentally uncertain because no known proxy is a direct</w:t>
      </w:r>
      <w:r w:rsidR="004156B1">
        <w:t xml:space="preserve"> record</w:t>
      </w:r>
      <w:r>
        <w:t xml:space="preserve"> of a single environmental variable of interest</w:t>
      </w:r>
      <w:r w:rsidR="004156B1">
        <w:t>; all proxies ar</w:t>
      </w:r>
      <w:r w:rsidR="00D5715D">
        <w:t>e sensitive to multiple forcing factors</w:t>
      </w:r>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multiproxy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no proxy system exists that is sensitive only to a single paleoenvironmentally-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alkenones produced by marine phytoplankton is a sensitive recorder of water temperature, </w:t>
      </w:r>
      <w:r w:rsidR="00EC3B04">
        <w:t>but characteristics of alkenones preserved in marine sediments appear to also be strongly affected by physiological factors, seasonality of production, and selec</w:t>
      </w:r>
      <w:r w:rsidR="00753770">
        <w:t>tive</w:t>
      </w:r>
      <w:r w:rsidR="00EC3B04">
        <w:t xml:space="preserve"> degradation </w:t>
      </w:r>
      <w:r w:rsidR="00753770">
        <w:fldChar w:fldCharType="begin">
          <w:fldData xml:space="preserve">PEVuZE5vdGU+PENpdGU+PEF1dGhvcj5Db250ZTwvQXV0aG9yPjxZZWFyPjE5OTg8L1llYXI+PFJl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</w:fldData>
        </w:fldChar>
      </w:r>
      <w:r w:rsidR="00753770">
        <w:instrText xml:space="preserve"> ADDIN EN.CITE </w:instrText>
      </w:r>
      <w:r w:rsidR="00753770">
        <w:fldChar w:fldCharType="begin">
          <w:fldData xml:space="preserve">PEVuZE5vdGU+PENpdGU+PEF1dGhvcj5Db250ZTwvQXV0aG9yPjxZZWFyPjE5OTg8L1llYXI+PFJl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</w:fldData>
        </w:fldChar>
      </w:r>
      <w:r w:rsidR="00753770">
        <w:instrText xml:space="preserve"> ADDIN EN.CITE.DATA </w:instrText>
      </w:r>
      <w:r w:rsidR="00753770">
        <w:fldChar w:fldCharType="end"/>
      </w:r>
      <w:r w:rsidR="00753770">
        <w:fldChar w:fldCharType="separate"/>
      </w:r>
      <w:r w:rsidR="00753770">
        <w:rPr>
          <w:noProof/>
        </w:rPr>
        <w:t>(Conte et al. 1998, Conte et al. 2006)</w:t>
      </w:r>
      <w:r w:rsidR="00753770">
        <w:fldChar w:fldCharType="end"/>
      </w:r>
      <w:r w:rsidR="0091340F">
        <w:t>. Even recently emerging clumped isotope techniques, which are in theory a direct recorder of the temperature of carbonate mineral formation, can be affected by factors such as growth-rate effects</w:t>
      </w:r>
      <w:r w:rsidR="00753770">
        <w:t>, carbonate system disequilibrium,</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fldData xml:space="preserve">PEVuZE5vdGU+PENpdGU+PEF1dGhvcj5QYXNzZXk8L0F1dGhvcj48WWVhcj4yMDEwPC9ZZWFyPjxS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</w:fldData>
        </w:fldChar>
      </w:r>
      <w:r w:rsidR="00753770">
        <w:instrText xml:space="preserve"> ADDIN EN.CITE </w:instrText>
      </w:r>
      <w:r w:rsidR="00753770">
        <w:fldChar w:fldCharType="begin">
          <w:fldData xml:space="preserve">PEVuZE5vdGU+PENpdGU+PEF1dGhvcj5QYXNzZXk8L0F1dGhvcj48WWVhcj4yMDEwPC9ZZWFyPjxS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</w:fldData>
        </w:fldChar>
      </w:r>
      <w:r w:rsidR="00753770">
        <w:instrText xml:space="preserve"> ADDIN EN.CITE.DATA </w:instrText>
      </w:r>
      <w:r w:rsidR="00753770">
        <w:fldChar w:fldCharType="end"/>
      </w:r>
      <w:r w:rsidR="003B34D6">
        <w:fldChar w:fldCharType="separate"/>
      </w:r>
      <w:r w:rsidR="00753770">
        <w:rPr>
          <w:noProof/>
        </w:rPr>
        <w:t>(Passey et al. 2010, Saenger et al. 2012, Affek et al. 2014)</w:t>
      </w:r>
      <w:r w:rsidR="003B34D6">
        <w:fldChar w:fldCharType="end"/>
      </w:r>
      <w:r w:rsidR="0091340F">
        <w:t xml:space="preserve">. </w:t>
      </w:r>
      <w:r w:rsidR="00530C47">
        <w:t xml:space="preserve">Failure to recognize and consider the </w:t>
      </w:r>
      <w:r w:rsidR="003B34D6">
        <w:t xml:space="preserve">sensitivity of proxies </w:t>
      </w:r>
      <w:r w:rsidR="003B34D6">
        <w:lastRenderedPageBreak/>
        <w:t xml:space="preserve">to multiple environmental factors leads to two important problems in traditional proxy interpretations. First, </w:t>
      </w:r>
      <w:r w:rsidR="00530C47">
        <w:t>considering only a single environmental variable in our interpretations maximizes the uncertainty in our reconstructions, which 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w:t>
      </w:r>
      <w:r w:rsidR="00753770">
        <w:fldChar w:fldCharType="begin"/>
      </w:r>
      <w:r w:rsidR="00753770">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53770">
        <w:fldChar w:fldCharType="separate"/>
      </w:r>
      <w:r w:rsidR="00753770">
        <w:rPr>
          <w:noProof/>
        </w:rPr>
        <w:t>(Evans et al. 2013)</w:t>
      </w:r>
      <w:r w:rsidR="00753770">
        <w:fldChar w:fldCharType="end"/>
      </w:r>
      <w:r>
        <w:t xml:space="preserve">.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w:t>
      </w:r>
      <w:r>
        <w:lastRenderedPageBreak/>
        <w:t xml:space="preserve">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O proxy systems</w:t>
      </w:r>
      <w:r w:rsidR="00835484">
        <w:t xml:space="preserve">. We choose this system not because it is particularly challenging, but because it represents a well-established and widely-used multi-proxy system where diverse examples of proxy integration are available. We </w:t>
      </w:r>
      <w:r w:rsidR="00126D96">
        <w:t xml:space="preserve">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835484" w:rsidP="00D01509">
      <w:r>
        <w:lastRenderedPageBreak/>
        <w:t xml:space="preserve">Bayesian inversion of proxy system models has been demonstrated previously, for example to estimate site-specific model parameters </w:t>
      </w:r>
      <w:r w:rsidR="003A0FB6">
        <w:fldChar w:fldCharType="begin"/>
      </w:r>
      <w:r w:rsidR="003A0FB6">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rsidR="003A0FB6">
        <w:fldChar w:fldCharType="separate"/>
      </w:r>
      <w:r w:rsidR="003A0FB6">
        <w:rPr>
          <w:noProof/>
        </w:rPr>
        <w:t>(Tolwinski-Ward et al. 2013)</w:t>
      </w:r>
      <w:r w:rsidR="003A0FB6">
        <w:fldChar w:fldCharType="end"/>
      </w:r>
      <w:r>
        <w:t xml:space="preserve">. JPI extends this </w:t>
      </w:r>
      <w:r w:rsidR="003A0FB6">
        <w:t>approach to the simultaneous inversion of multiple proxy system and environmental time series models, conditioned on multiproxy data, to generate estimates of the posterior distribution of model parameters including the target paleoenvironmental time series.</w:t>
      </w:r>
    </w:p>
    <w:p w:rsidR="00894AFA" w:rsidRDefault="00894AFA" w:rsidP="00894AFA">
      <w:pPr>
        <w:pStyle w:val="Heading2"/>
      </w:pPr>
      <w:r>
        <w:t>Data</w:t>
      </w:r>
    </w:p>
    <w:p w:rsidR="00894AFA" w:rsidRDefault="00B4115F" w:rsidP="00894AFA">
      <w:r>
        <w:t>Proxy and proxy model calibration d</w:t>
      </w:r>
      <w:r w:rsidR="00B021C0">
        <w:t xml:space="preserve">atasets were compiled from published work (Fig. 1). Estimates from fluid inclusions, calcite veins, and echinoderm fossils </w:t>
      </w:r>
      <w:r w:rsidR="00B021C0">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rsidR="00B021C0">
        <w:instrText xml:space="preserve"> ADDIN EN.CITE </w:instrText>
      </w:r>
      <w:r w:rsidR="00B021C0">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rsidR="00B021C0">
        <w:instrText xml:space="preserve"> ADDIN EN.CITE.DATA </w:instrText>
      </w:r>
      <w:r w:rsidR="00B021C0">
        <w:fldChar w:fldCharType="end"/>
      </w:r>
      <w:r w:rsidR="00B021C0">
        <w:fldChar w:fldCharType="separate"/>
      </w:r>
      <w:r w:rsidR="00B021C0">
        <w:rPr>
          <w:noProof/>
        </w:rPr>
        <w:t>(Lowenstein et al. 2001, Dickson 2002, Coggon et al. 2010)</w:t>
      </w:r>
      <w:r w:rsidR="00B021C0">
        <w:fldChar w:fldCharType="end"/>
      </w:r>
      <w:r w:rsidR="00B021C0">
        <w:t xml:space="preserve"> were combined with information on modern seawater Mg/Ca </w:t>
      </w:r>
      <w:r w:rsidR="00B021C0">
        <w:fldChar w:fldCharType="begin"/>
      </w:r>
      <w:r w:rsidR="00B021C0">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rsidR="00B021C0">
        <w:fldChar w:fldCharType="separate"/>
      </w:r>
      <w:r w:rsidR="00B021C0">
        <w:rPr>
          <w:noProof/>
        </w:rPr>
        <w:t>(de Villiers &amp; Nelson 1999)</w:t>
      </w:r>
      <w:r w:rsidR="00B021C0">
        <w:fldChar w:fldCharType="end"/>
      </w:r>
      <w:r w:rsidR="00B021C0">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rsidR="00B021C0">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Hasiuk and Lohmann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The uncertainty associated with each estimate was approximated from the primary publication, and ranged from 0.03 mmol/mol for modern seawater to ~0.5 mmol/mol for some of the proxy estimates</w:t>
      </w:r>
      <w:r w:rsidR="00357277">
        <w:t xml:space="preserve"> (1 </w:t>
      </w:r>
      <w:r w:rsidR="00357277">
        <w:rPr>
          <w:rFonts w:cstheme="minorHAnsi"/>
        </w:rPr>
        <w:t>σ</w:t>
      </w:r>
      <w:r w:rsidR="00357277">
        <w:t xml:space="preserve">, see data and code available at </w:t>
      </w:r>
      <w:hyperlink r:id="rId4" w:history="1">
        <w:r w:rsidR="003A0FB6" w:rsidRPr="00844B88">
          <w:rPr>
            <w:rStyle w:val="Hyperlink"/>
          </w:rPr>
          <w:t>https://github.com/SPATIAL-Lab/JPI_marine</w:t>
        </w:r>
      </w:hyperlink>
      <w:r w:rsidR="00357277">
        <w:t xml:space="preserve">). </w:t>
      </w:r>
    </w:p>
    <w:p w:rsidR="007A4B40" w:rsidRDefault="002D61CC" w:rsidP="00894AFA">
      <w:r>
        <w:t xml:space="preserve">Foram </w:t>
      </w:r>
      <w:r w:rsidR="00357277">
        <w:t xml:space="preserve">Mg/Ca </w:t>
      </w:r>
      <w:r>
        <w:t>and δ</w:t>
      </w:r>
      <w:r>
        <w:rPr>
          <w:vertAlign w:val="superscript"/>
        </w:rPr>
        <w:t>18</w:t>
      </w:r>
      <w:r>
        <w:t xml:space="preserve">O </w:t>
      </w:r>
      <w:r w:rsidR="00357277">
        <w:t xml:space="preserve">data </w:t>
      </w:r>
      <w:r>
        <w:t xml:space="preserve">were compiled from </w:t>
      </w:r>
      <w:r w:rsidR="009E5624">
        <w:t xml:space="preserve">three </w:t>
      </w:r>
      <w:r w:rsidR="007A4B40">
        <w:t>O</w:t>
      </w:r>
      <w:r w:rsidR="009971C9">
        <w:t xml:space="preserve">cean </w:t>
      </w:r>
      <w:r w:rsidR="007A4B40">
        <w:t>D</w:t>
      </w:r>
      <w:r w:rsidR="009971C9">
        <w:t xml:space="preserve">rilling </w:t>
      </w:r>
      <w:r w:rsidR="007A4B40">
        <w:t>P</w:t>
      </w:r>
      <w:r w:rsidR="009971C9">
        <w:t>rogram (ODP)</w:t>
      </w:r>
      <w:r w:rsidR="007A4B40">
        <w:t xml:space="preserve"> </w:t>
      </w:r>
      <w:r w:rsidR="009E5624">
        <w:t xml:space="preserve">sites: site </w:t>
      </w:r>
      <w:r w:rsidR="007A4B40">
        <w:t>806</w:t>
      </w:r>
      <w:r w:rsidR="009971C9">
        <w:t>,</w:t>
      </w:r>
      <w:r>
        <w:t xml:space="preserve"> Ontong Java Plateau</w:t>
      </w:r>
      <w:r w:rsidR="009E5624">
        <w:t xml:space="preserve"> </w:t>
      </w:r>
      <w:r w:rsidR="009E5624">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9E5624">
        <w:instrText xml:space="preserve"> ADDIN EN.CITE </w:instrText>
      </w:r>
      <w:r w:rsidR="009E5624">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9E5624">
        <w:instrText xml:space="preserve"> ADDIN EN.CITE.DATA </w:instrText>
      </w:r>
      <w:r w:rsidR="009E5624">
        <w:fldChar w:fldCharType="end"/>
      </w:r>
      <w:r w:rsidR="009E5624">
        <w:fldChar w:fldCharType="separate"/>
      </w:r>
      <w:r w:rsidR="009E5624">
        <w:rPr>
          <w:noProof/>
        </w:rPr>
        <w:t>(Bickert et al. 1993, Lear et al. 2003, Lear et al. 2015)</w:t>
      </w:r>
      <w:r w:rsidR="009E5624">
        <w:fldChar w:fldCharType="end"/>
      </w:r>
      <w:r w:rsidR="009E5624">
        <w:t xml:space="preserve">; site 1123, Chatham Rise </w:t>
      </w:r>
      <w:r w:rsidR="009E5624">
        <w:fldChar w:fldCharType="begin"/>
      </w:r>
      <w:r w:rsidR="009E5624">
        <w:instrText xml:space="preserve"> ADDIN EN.CITE &lt;EndNote&gt;&lt;Cite&gt;&lt;Author&gt;Elderfield&lt;/Author&gt;&lt;Year&gt;2012&lt;/Year&gt;&lt;RecNum&gt;7508&lt;/RecNum&gt;&lt;DisplayText&gt;(Elderfield et al. 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9E5624">
        <w:fldChar w:fldCharType="separate"/>
      </w:r>
      <w:r w:rsidR="009E5624">
        <w:rPr>
          <w:noProof/>
        </w:rPr>
        <w:t>(Elderfield et al. 2012)</w:t>
      </w:r>
      <w:r w:rsidR="009E5624">
        <w:fldChar w:fldCharType="end"/>
      </w:r>
      <w:r w:rsidR="009E5624">
        <w:t xml:space="preserve">, and site U1385, Iberian Margin </w:t>
      </w:r>
      <w:r w:rsidR="009E5624">
        <w:fldChar w:fldCharType="begin"/>
      </w:r>
      <w:r w:rsidR="009E5624">
        <w:instrText xml:space="preserve"> ADDIN EN.CITE &lt;EndNote&gt;&lt;Cite&gt;&lt;Author&gt;Birner&lt;/Author&gt;&lt;Year&gt;2016&lt;/Year&gt;&lt;RecNum&gt;7514&lt;/RecNum&gt;&lt;DisplayText&gt;(Birner et al. 2016)&lt;/DisplayText&gt;&lt;record&gt;&lt;rec-number&gt;7514&lt;/rec-number&gt;&lt;foreign-keys&gt;&lt;key app="EN" db-id="2xvta5exevtse2ef2a8pxfzmtwdwarp0aeps" timestamp="1542111451"&gt;7514&lt;/key&gt;&lt;/foreign-keys&gt;&lt;ref-type name="Journal Article"&gt;17&lt;/ref-type&gt;&lt;contributors&gt;&lt;authors&gt;&lt;author&gt;Birner, B.&lt;/author&gt;&lt;author&gt;Hodell, David Arnold&lt;/author&gt;&lt;author&gt;Tzedakis, P. C.&lt;/author&gt;&lt;author&gt;Skinner, Luke Cameron&lt;/author&gt;&lt;/authors&gt;&lt;/contributors&gt;&lt;titles&gt;&lt;title&gt;Similar millennial climate variability on the Iberian margin during two early Pleistocene glacials and MIS 3&lt;/title&gt;&lt;secondary-title&gt;Paleoceanography&lt;/secondary-title&gt;&lt;/titles&gt;&lt;periodical&gt;&lt;full-title&gt;Paleoceanography&lt;/full-title&gt;&lt;/periodical&gt;&lt;pages&gt;203-217&lt;/pages&gt;&lt;volume&gt;31&lt;/volume&gt;&lt;number&gt;1&lt;/number&gt;&lt;dates&gt;&lt;year&gt;2016&lt;/year&gt;&lt;/dates&gt;&lt;publisher&gt;Wiley Online Library&lt;/publisher&gt;&lt;isbn&gt;1944-9186&lt;/isbn&gt;&lt;urls&gt;&lt;/urls&gt;&lt;/record&gt;&lt;/Cite&gt;&lt;/EndNote&gt;</w:instrText>
      </w:r>
      <w:r w:rsidR="009E5624">
        <w:fldChar w:fldCharType="separate"/>
      </w:r>
      <w:r w:rsidR="009E5624">
        <w:rPr>
          <w:noProof/>
        </w:rPr>
        <w:t>(Birner et al. 2016)</w:t>
      </w:r>
      <w:r w:rsidR="009E5624">
        <w:fldChar w:fldCharType="end"/>
      </w:r>
      <w:r>
        <w:t xml:space="preserve">. </w:t>
      </w:r>
      <w:r w:rsidR="009E5624">
        <w:t>Data from site 806 constitute a low-resolution record from ~18 Ma to present</w:t>
      </w:r>
      <w:r w:rsidR="00C5695A">
        <w:t>, with an average sampling resolution of 1 sample per 240 and 180 kyr for Mg/Ca and δ</w:t>
      </w:r>
      <w:r w:rsidR="00C5695A">
        <w:rPr>
          <w:vertAlign w:val="superscript"/>
        </w:rPr>
        <w:t>18</w:t>
      </w:r>
      <w:r w:rsidR="00C5695A">
        <w:t>O, respectively, prior to 800 ka</w:t>
      </w:r>
      <w:r w:rsidR="009E5624">
        <w:t xml:space="preserve">. </w:t>
      </w:r>
      <w:r>
        <w:t xml:space="preserve">Mg/Ca measurements were made on </w:t>
      </w:r>
      <w:r>
        <w:lastRenderedPageBreak/>
        <w:t xml:space="preserve">the benthic infaunal foraminifer </w:t>
      </w:r>
      <w:r w:rsidRPr="007A4B40">
        <w:rPr>
          <w:i/>
        </w:rPr>
        <w:t>Oridorsalis umbonatus</w:t>
      </w:r>
      <w:r>
        <w:t>. δ</w:t>
      </w:r>
      <w:r>
        <w:rPr>
          <w:vertAlign w:val="superscript"/>
        </w:rPr>
        <w:t>18</w:t>
      </w:r>
      <w:r>
        <w:t>O data</w:t>
      </w:r>
      <w:r w:rsidR="005648CB">
        <w:t xml:space="preserve"> </w:t>
      </w:r>
      <w:r>
        <w:t xml:space="preserve"> represent a mix of benthic species, predominantly </w:t>
      </w:r>
      <w:r w:rsidRPr="002D61CC">
        <w:rPr>
          <w:i/>
        </w:rPr>
        <w:t>Cibicidoides</w:t>
      </w:r>
      <w:r>
        <w:t xml:space="preserve"> spp</w:t>
      </w:r>
      <w:r w:rsidRPr="002D61CC">
        <w:t>,</w:t>
      </w:r>
      <w:r w:rsidR="005648CB">
        <w:t xml:space="preserve"> </w:t>
      </w:r>
      <w:r w:rsidR="00C5695A">
        <w:t>and we adopt</w:t>
      </w:r>
      <w:r w:rsidR="005648CB">
        <w:t xml:space="preserve">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r w:rsidR="005648CB">
        <w:rPr>
          <w:i/>
        </w:rPr>
        <w:t>Cibicidoides</w:t>
      </w:r>
      <w:r w:rsidR="005648CB">
        <w:t xml:space="preserve">-equivalent values. </w:t>
      </w:r>
      <w:r w:rsidR="00F16B39">
        <w:t>For the other two sites, d</w:t>
      </w:r>
      <w:r w:rsidR="00C5695A">
        <w:t>ata w</w:t>
      </w:r>
      <w:r w:rsidR="00B4115F">
        <w:t>ere</w:t>
      </w:r>
      <w:r w:rsidR="00C5695A">
        <w:t xml:space="preserve"> extracted for the overlapping period of record (1.32 – 1.23 Ma), and </w:t>
      </w:r>
      <w:r w:rsidR="00F16B39">
        <w:t xml:space="preserve">comprise a set of higher-resolution records (sampling resolution between 1 </w:t>
      </w:r>
      <w:r w:rsidR="00F16B39" w:rsidRPr="000B398B">
        <w:t xml:space="preserve">per </w:t>
      </w:r>
      <w:r w:rsidR="000B398B" w:rsidRPr="000B398B">
        <w:t>110</w:t>
      </w:r>
      <w:r w:rsidR="00F16B39" w:rsidRPr="000B398B">
        <w:t xml:space="preserve"> and</w:t>
      </w:r>
      <w:r w:rsidR="000B398B">
        <w:t xml:space="preserve"> 1 per</w:t>
      </w:r>
      <w:r w:rsidR="00F16B39" w:rsidRPr="000B398B">
        <w:t xml:space="preserve"> </w:t>
      </w:r>
      <w:r w:rsidR="000B398B" w:rsidRPr="000B398B">
        <w:t>1,700</w:t>
      </w:r>
      <w:r w:rsidR="00F16B39">
        <w:t xml:space="preserve"> years) spanning two glacial/interglacial cycles. </w:t>
      </w:r>
      <w:r w:rsidR="00C5695A">
        <w:t xml:space="preserve">Mg/Ca measurements </w:t>
      </w:r>
      <w:r w:rsidR="00F16B39">
        <w:t xml:space="preserve">were made on </w:t>
      </w:r>
      <w:r w:rsidR="00C5695A">
        <w:t xml:space="preserve">tests of the infaunal foraminifer </w:t>
      </w:r>
      <w:r w:rsidR="00C5695A">
        <w:rPr>
          <w:i/>
        </w:rPr>
        <w:t>Uvigerina</w:t>
      </w:r>
      <w:r w:rsidR="00C5695A" w:rsidRPr="00B4115F">
        <w:t xml:space="preserve"> spp</w:t>
      </w:r>
      <w:r w:rsidR="00C5695A">
        <w:t xml:space="preserve"> </w:t>
      </w:r>
      <w:r w:rsidR="00F16B39">
        <w:t xml:space="preserve">at both sites, </w:t>
      </w:r>
      <w:r w:rsidR="00C5695A">
        <w:t>and δ</w:t>
      </w:r>
      <w:r w:rsidR="00C5695A">
        <w:rPr>
          <w:vertAlign w:val="superscript"/>
        </w:rPr>
        <w:t>18</w:t>
      </w:r>
      <w:r w:rsidR="00C5695A">
        <w:t xml:space="preserve">O data </w:t>
      </w:r>
      <w:r w:rsidR="00F16B39">
        <w:t xml:space="preserve">are </w:t>
      </w:r>
      <w:r w:rsidR="00C5695A">
        <w:t xml:space="preserve">from either </w:t>
      </w:r>
      <w:r w:rsidR="00C5695A">
        <w:rPr>
          <w:i/>
        </w:rPr>
        <w:t>U.</w:t>
      </w:r>
      <w:r w:rsidR="00C5695A" w:rsidRPr="00B4115F">
        <w:t xml:space="preserve"> spp</w:t>
      </w:r>
      <w:r w:rsidR="00C5695A">
        <w:t xml:space="preserve"> (site 1123) or </w:t>
      </w:r>
      <w:r w:rsidR="00C5695A">
        <w:rPr>
          <w:i/>
        </w:rPr>
        <w:t>Cibicidoides</w:t>
      </w:r>
      <w:r w:rsidR="00B4115F">
        <w:rPr>
          <w:i/>
        </w:rPr>
        <w:t xml:space="preserve"> wuellerstorfi</w:t>
      </w:r>
      <w:r w:rsidR="00B4115F">
        <w:t xml:space="preserve"> (site U1385). </w:t>
      </w:r>
      <w:r w:rsidR="005648CB">
        <w:t xml:space="preserve">Variance in the foram data, e.g., due to analytical effects and sample heterogeneity, was not estimated </w:t>
      </w:r>
      <w:r w:rsidR="00B4115F">
        <w:t xml:space="preserve">independently </w:t>
      </w:r>
      <w:r w:rsidR="005648CB">
        <w:t xml:space="preserve">but rather </w:t>
      </w:r>
      <w:r w:rsidR="00B4115F">
        <w:t>treated as a model parameter and conditioned on the calibration and proxy data</w:t>
      </w:r>
      <w:r w:rsidR="005648CB">
        <w:t>.</w:t>
      </w:r>
    </w:p>
    <w:p w:rsidR="005648CB" w:rsidRPr="00F275BB" w:rsidRDefault="00B4115F" w:rsidP="00894AFA">
      <w:r>
        <w:t>C</w:t>
      </w:r>
      <w:r w:rsidR="00656AD5">
        <w:t>alibration datasets were compiled to constrain the Mg/Ca and δ</w:t>
      </w:r>
      <w:r w:rsidR="00656AD5">
        <w:rPr>
          <w:vertAlign w:val="superscript"/>
        </w:rPr>
        <w:t>18</w:t>
      </w:r>
      <w:r w:rsidR="00656AD5">
        <w:t>O proxy system models. Mg/Ca</w:t>
      </w:r>
      <w:r w:rsidR="009971C9">
        <w:t xml:space="preserve"> calibration data </w:t>
      </w:r>
      <w:r>
        <w:t xml:space="preserve">for </w:t>
      </w:r>
      <w:r>
        <w:rPr>
          <w:i/>
        </w:rPr>
        <w:t>O. umbonatus</w:t>
      </w:r>
      <w:r>
        <w:t xml:space="preserve"> are</w:t>
      </w:r>
      <w:r w:rsidR="009971C9">
        <w:t xml:space="preserve"> </w:t>
      </w:r>
      <w:r>
        <w:t xml:space="preserve">from </w:t>
      </w:r>
      <w:r w:rsidR="009971C9">
        <w:t xml:space="preserve">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t>, and include</w:t>
      </w:r>
      <w:r w:rsidR="009971C9">
        <w:t xml:space="preserve"> both modern coretop samples and </w:t>
      </w:r>
      <w:r>
        <w:t xml:space="preserve">samples from </w:t>
      </w:r>
      <w:r w:rsidR="009971C9">
        <w:t>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w:t>
      </w:r>
      <w:r>
        <w:t xml:space="preserve">For </w:t>
      </w:r>
      <w:r>
        <w:rPr>
          <w:i/>
        </w:rPr>
        <w:t xml:space="preserve">U. </w:t>
      </w:r>
      <w:r>
        <w:t xml:space="preserve">spp we use the compilation of Elderfield et al. </w:t>
      </w:r>
      <w:r>
        <w:fldChar w:fldCharType="begin"/>
      </w:r>
      <w:r>
        <w:instrText xml:space="preserve"> ADDIN EN.CITE &lt;EndNote&gt;&lt;Cite ExcludeAuth="1"&gt;&lt;Author&gt;Elderfield&lt;/Author&gt;&lt;Year&gt;2010&lt;/Year&gt;&lt;RecNum&gt;7506&lt;/RecNum&gt;&lt;DisplayText&gt;(2010)&lt;/DisplayText&gt;&lt;record&gt;&lt;rec-number&gt;7506&lt;/rec-number&gt;&lt;foreign-keys&gt;&lt;key app="EN" db-id="2xvta5exevtse2ef2a8pxfzmtwdwarp0aeps" timestamp="1541951936"&gt;7506&lt;/key&gt;&lt;/foreign-keys&gt;&lt;ref-type name="Journal Article"&gt;17&lt;/ref-type&gt;&lt;contributors&gt;&lt;authors&gt;&lt;author&gt;Elderfield, H.&lt;/author&gt;&lt;author&gt;Greaves, M.&lt;/author&gt;&lt;author&gt;Barker, S.&lt;/author&gt;&lt;author&gt;Hall, I. R.&lt;/author&gt;&lt;author&gt;Tripati, A.&lt;/author&gt;&lt;author&gt;Ferretti, P.&lt;/author&gt;&lt;author&gt;Crowhurst, S.&lt;/author&gt;&lt;author&gt;Booth, L.&lt;/author&gt;&lt;author&gt;Daunt, C.&lt;/author&gt;&lt;/authors&gt;&lt;/contributors&gt;&lt;titles&gt;&lt;title&gt;&lt;style face="normal" font="default" size="100%"&gt;A record of bottom water temperature and seawater δ&lt;/style&gt;&lt;style face="superscript" font="default" size="100%"&gt;18&lt;/style&gt;&lt;style face="normal" font="default" size="100%"&gt;O for the Southern Ocean over the past 440kyr based on Mg/Ca of benthic foraminiferal Uvigerina spp&lt;/style&gt;&lt;/title&gt;&lt;secondary-title&gt;Quaternary Science Reviews&lt;/secondary-title&gt;&lt;/titles&gt;&lt;periodical&gt;&lt;full-title&gt;Quaternary Science Reviews&lt;/full-title&gt;&lt;abbr-2&gt;Quaternary Sci. Rev.&lt;/abbr-2&gt;&lt;/periodical&gt;&lt;pages&gt;160-169&lt;/pages&gt;&lt;volume&gt;29&lt;/volume&gt;&lt;number&gt;1&lt;/number&gt;&lt;dates&gt;&lt;year&gt;2010&lt;/year&gt;&lt;pub-dates&gt;&lt;date&gt;2010/01/01/&lt;/date&gt;&lt;/pub-dates&gt;&lt;/dates&gt;&lt;isbn&gt;0277-3791&lt;/isbn&gt;&lt;urls&gt;&lt;related-urls&gt;&lt;url&gt;http://www.sciencedirect.com/science/article/pii/S0277379109002558&lt;/url&gt;&lt;/related-urls&gt;&lt;/urls&gt;&lt;electronic-resource-num&gt;https://doi.org/10.1016/j.quascirev.2009.07.013&lt;/electronic-resource-num&gt;&lt;/record&gt;&lt;/Cite&gt;&lt;/EndNote&gt;</w:instrText>
      </w:r>
      <w:r>
        <w:fldChar w:fldCharType="separate"/>
      </w:r>
      <w:r>
        <w:rPr>
          <w:noProof/>
        </w:rPr>
        <w:t>(2010)</w:t>
      </w:r>
      <w:r>
        <w:fldChar w:fldCharType="end"/>
      </w:r>
      <w:r>
        <w:t xml:space="preserve"> which </w:t>
      </w:r>
      <w:r w:rsidR="004B3071">
        <w:t>consists of core-top samples exclusively.</w:t>
      </w:r>
      <w:r>
        <w:t xml:space="preserve"> </w:t>
      </w:r>
      <w:r w:rsidR="009971C9">
        <w:t xml:space="preserve">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assuming ice-free conditions. </w:t>
      </w:r>
      <w:r w:rsidR="00091257">
        <w:t xml:space="preserve">We adopt both sets of estimates directly, applying a normally distributed uncertainty to the BWT values with a standard deviation of 0.2 and 1 </w:t>
      </w:r>
      <w:r w:rsidR="00091257">
        <w:rPr>
          <w:rFonts w:cstheme="minorHAnsi"/>
        </w:rPr>
        <w:t xml:space="preserve">°C for the modern and paleo data, respectively, to approximate the different </w:t>
      </w:r>
      <w:r w:rsidR="004B3071">
        <w:rPr>
          <w:rFonts w:cstheme="minorHAnsi"/>
        </w:rPr>
        <w:t>quality</w:t>
      </w:r>
      <w:r w:rsidR="00091257">
        <w:rPr>
          <w:rFonts w:cstheme="minorHAnsi"/>
        </w:rPr>
        <w:t xml:space="preserve"> of these estimates. For δ</w:t>
      </w:r>
      <w:r w:rsidR="00091257">
        <w:rPr>
          <w:rFonts w:cstheme="minorHAnsi"/>
          <w:vertAlign w:val="superscript"/>
        </w:rPr>
        <w:t>18</w:t>
      </w:r>
      <w:r w:rsidR="00091257">
        <w:rPr>
          <w:rFonts w:cstheme="minorHAnsi"/>
        </w:rPr>
        <w:t xml:space="preserve">O we used the compilation of Marchitto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coretop data for the genera </w:t>
      </w:r>
      <w:r w:rsidR="00F275BB">
        <w:rPr>
          <w:rFonts w:cstheme="minorHAnsi"/>
          <w:i/>
        </w:rPr>
        <w:t>Cibicidoides</w:t>
      </w:r>
      <w:r w:rsidR="0008313A">
        <w:rPr>
          <w:rFonts w:cstheme="minorHAnsi"/>
        </w:rPr>
        <w:t xml:space="preserve"> </w:t>
      </w:r>
      <w:r w:rsidR="004B3071">
        <w:rPr>
          <w:rFonts w:cstheme="minorHAnsi"/>
        </w:rPr>
        <w:t xml:space="preserve">and </w:t>
      </w:r>
      <w:r w:rsidR="004B3071">
        <w:rPr>
          <w:rFonts w:cstheme="minorHAnsi"/>
          <w:i/>
        </w:rPr>
        <w:t>Uvigerina</w:t>
      </w:r>
      <w:r w:rsidR="004B3071">
        <w:rPr>
          <w:rFonts w:cstheme="minorHAnsi"/>
        </w:rPr>
        <w:t xml:space="preserve"> </w:t>
      </w:r>
      <w:r w:rsidR="00F275BB">
        <w:rPr>
          <w:rFonts w:cstheme="minorHAnsi"/>
        </w:rPr>
        <w:fldChar w:fldCharType="begin">
          <w:fldData xml:space="preserve">PEVuZE5vdGU+PENpdGU+PEF1dGhvcj5LZWlnd2luPC9BdXRob3I+PFllYXI+MTk5ODwvWWVhcj48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==
</w:fldData>
        </w:fldChar>
      </w:r>
      <w:r w:rsidR="00E066A0">
        <w:rPr>
          <w:rFonts w:cstheme="minorHAnsi"/>
        </w:rPr>
        <w:instrText xml:space="preserve"> ADDIN EN.CITE </w:instrText>
      </w:r>
      <w:r w:rsidR="00E066A0">
        <w:rPr>
          <w:rFonts w:cstheme="minorHAnsi"/>
        </w:rPr>
        <w:fldChar w:fldCharType="begin">
          <w:fldData xml:space="preserve">PEVuZE5vdGU+PENpdGU+PEF1dGhvcj5LZWlnd2luPC9BdXRob3I+PFllYXI+MTk5ODwvWWVhcj48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==
</w:fldData>
        </w:fldChar>
      </w:r>
      <w:r w:rsidR="00E066A0">
        <w:rPr>
          <w:rFonts w:cstheme="minorHAnsi"/>
        </w:rPr>
        <w:instrText xml:space="preserve"> ADDIN EN.CITE.DATA </w:instrText>
      </w:r>
      <w:r w:rsidR="00E066A0">
        <w:rPr>
          <w:rFonts w:cstheme="minorHAnsi"/>
        </w:rPr>
      </w:r>
      <w:r w:rsidR="00E066A0">
        <w:rPr>
          <w:rFonts w:cstheme="minorHAnsi"/>
        </w:rPr>
        <w:fldChar w:fldCharType="end"/>
      </w:r>
      <w:r w:rsidR="00F275BB">
        <w:rPr>
          <w:rFonts w:cstheme="minorHAnsi"/>
        </w:rPr>
        <w:fldChar w:fldCharType="separate"/>
      </w:r>
      <w:r w:rsidR="00E066A0">
        <w:rPr>
          <w:rFonts w:cstheme="minorHAnsi"/>
          <w:noProof/>
        </w:rPr>
        <w:t>(Shackleton 1974, Grossman &amp; Ku 1986, Keigwin 1998)</w:t>
      </w:r>
      <w:r w:rsidR="00F275BB">
        <w:rPr>
          <w:rFonts w:cstheme="minorHAnsi"/>
        </w:rPr>
        <w:fldChar w:fldCharType="end"/>
      </w:r>
      <w:r w:rsidR="00F275BB">
        <w:rPr>
          <w:rFonts w:cstheme="minorHAnsi"/>
        </w:rPr>
        <w:t xml:space="preserve">. </w:t>
      </w:r>
      <w:r w:rsidR="004B3071">
        <w:rPr>
          <w:rFonts w:cstheme="minorHAnsi"/>
        </w:rPr>
        <w:t xml:space="preserve">Estimates of </w:t>
      </w:r>
      <w:r w:rsidR="00F275BB">
        <w:rPr>
          <w:rFonts w:cstheme="minorHAnsi"/>
        </w:rPr>
        <w:t xml:space="preserve">BWT </w:t>
      </w:r>
      <w:r w:rsidR="004B3071">
        <w:rPr>
          <w:rFonts w:cstheme="minorHAnsi"/>
        </w:rPr>
        <w:t>and δ</w:t>
      </w:r>
      <w:r w:rsidR="004B3071">
        <w:rPr>
          <w:rFonts w:cstheme="minorHAnsi"/>
          <w:vertAlign w:val="superscript"/>
        </w:rPr>
        <w:t>18</w:t>
      </w:r>
      <w:r w:rsidR="004B3071">
        <w:rPr>
          <w:rFonts w:cstheme="minorHAnsi"/>
        </w:rPr>
        <w:t xml:space="preserve">O of seawater </w:t>
      </w:r>
      <w:r w:rsidR="00F275BB">
        <w:rPr>
          <w:rFonts w:cstheme="minorHAnsi"/>
        </w:rPr>
        <w:t>from the original authors were adopted with an estimated uncertainty of 0.2 °C (1 σ)</w:t>
      </w:r>
      <w:r w:rsidR="004B3071">
        <w:rPr>
          <w:rFonts w:cstheme="minorHAnsi"/>
        </w:rPr>
        <w:t xml:space="preserve"> for BWT; </w:t>
      </w:r>
      <w:r w:rsidR="004B3071">
        <w:rPr>
          <w:rFonts w:cstheme="minorHAnsi"/>
        </w:rPr>
        <w:lastRenderedPageBreak/>
        <w:t>as for Mg/Ca we do not attempt to constrain the uncertainty in the relationship between temperature and δ</w:t>
      </w:r>
      <w:r w:rsidR="004B3071" w:rsidRPr="004B3071">
        <w:rPr>
          <w:rFonts w:cstheme="minorHAnsi"/>
          <w:vertAlign w:val="superscript"/>
        </w:rPr>
        <w:t>18</w:t>
      </w:r>
      <w:r w:rsidR="004B3071">
        <w:rPr>
          <w:rFonts w:cstheme="minorHAnsi"/>
        </w:rPr>
        <w:t>O fractionation between seawater and calcite directly, but treat it as a model parameter</w:t>
      </w:r>
      <w:r w:rsidR="00F275BB">
        <w:rPr>
          <w:rFonts w:cstheme="minorHAnsi"/>
        </w:rPr>
        <w:t>.</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be incorporated in the JPI analysis framework</w:t>
      </w:r>
      <w:r w:rsidR="005648CB">
        <w:t xml:space="preserve"> by treating ages as random variables rather than as </w:t>
      </w:r>
      <w:r w:rsidR="00865849">
        <w:t>fixed values</w:t>
      </w:r>
      <w:r w:rsidR="00924C8A">
        <w:t xml:space="preserve"> and/or including proxy model components representing processes governing the time-integration of observations</w:t>
      </w:r>
      <w:r w:rsidR="005648CB">
        <w:t xml:space="preserve">. </w:t>
      </w:r>
      <w:r w:rsidR="004B3071">
        <w:t xml:space="preserve">To reduce the complexity of the current analysis </w:t>
      </w:r>
      <w:r w:rsidR="005648CB">
        <w:t>w</w:t>
      </w:r>
      <w:r>
        <w:t>e do not include such a treatment for any of the datasets.</w:t>
      </w:r>
      <w:r w:rsidR="004B3071">
        <w:t xml:space="preserve"> We note in the discussion several cases where including age uncertainty would produce a more robust analysis.</w:t>
      </w:r>
    </w:p>
    <w:p w:rsidR="004156B1" w:rsidRDefault="004156B1" w:rsidP="004156B1">
      <w:pPr>
        <w:pStyle w:val="Heading2"/>
      </w:pPr>
      <w:r>
        <w:t>Proxy model</w:t>
      </w:r>
      <w:r w:rsidR="00AD27C6">
        <w:t>s</w:t>
      </w:r>
    </w:p>
    <w:p w:rsidR="00F74D57" w:rsidRDefault="00AD27C6" w:rsidP="005A6543">
      <w:r>
        <w:t>The proxy system models used here are comprised of simple, empirically constrained transfer functions relating proxy data to contemporaneous environmental variables</w:t>
      </w:r>
      <w:r w:rsidR="005A6543">
        <w:t xml:space="preserve">, and as such can be considered “observation models” in the terminology of Evans et al. </w:t>
      </w:r>
      <w:r w:rsidR="005A6543">
        <w:fldChar w:fldCharType="begin"/>
      </w:r>
      <w:r w:rsidR="005A6543">
        <w:instrText xml:space="preserve"> ADDIN EN.CITE &lt;EndNote&gt;&lt;Cite ExcludeAuth="1"&gt;&lt;Author&gt;Evans&lt;/Author&gt;&lt;Year&gt;2013&lt;/Year&gt;&lt;RecNum&gt;7476&lt;/RecNum&gt;&lt;DisplayText&gt;(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5A6543">
        <w:fldChar w:fldCharType="separate"/>
      </w:r>
      <w:r w:rsidR="005A6543">
        <w:rPr>
          <w:noProof/>
        </w:rPr>
        <w:t>(2013)</w:t>
      </w:r>
      <w:r w:rsidR="005A6543">
        <w:fldChar w:fldCharType="end"/>
      </w:r>
      <w:r>
        <w:t xml:space="preserve">. </w:t>
      </w:r>
      <w:r w:rsidR="005A6543">
        <w:t xml:space="preserve">The simplest model is that for </w:t>
      </w:r>
      <w:r w:rsidR="002B564F">
        <w:t xml:space="preserve">seawater Mg/Ca proxy </w:t>
      </w:r>
      <w:r w:rsidR="005A6543">
        <w:t xml:space="preserve">data, where, as noted above, we consider the </w:t>
      </w:r>
      <w:r w:rsidR="002B564F">
        <w:t>interpreted data</w:t>
      </w:r>
      <w:r w:rsidR="005A6543">
        <w:t xml:space="preserve"> directly</w:t>
      </w:r>
      <w:r w:rsidR="002B564F">
        <w:t>, giving:</w:t>
      </w:r>
    </w:p>
    <w:p w:rsidR="002B564F" w:rsidRDefault="002B564F" w:rsidP="004156B1"/>
    <w:p w:rsidR="002B564F" w:rsidRDefault="000B697C"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sidR="009606DF">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r w:rsidR="000842EC" w:rsidRPr="000842EC">
        <w:rPr>
          <w:rFonts w:eastAsiaTheme="minorEastAsia"/>
          <w:i/>
        </w:rPr>
        <w:t>MgCa</w:t>
      </w:r>
      <w:r>
        <w:rPr>
          <w:rFonts w:eastAsiaTheme="minorEastAsia"/>
          <w:i/>
          <w:vertAlign w:val="subscript"/>
        </w:rPr>
        <w:t>swp</w:t>
      </w:r>
      <w:r w:rsidR="000842EC" w:rsidRPr="00FC7661">
        <w:rPr>
          <w:rFonts w:eastAsiaTheme="minorEastAsia"/>
        </w:rPr>
        <w:t>(</w:t>
      </w:r>
      <w:r w:rsidR="000842EC" w:rsidRPr="000842EC">
        <w:rPr>
          <w:rFonts w:eastAsiaTheme="minorEastAsia"/>
          <w:i/>
        </w:rPr>
        <w:t>i</w:t>
      </w:r>
      <w:r w:rsidR="000842EC" w:rsidRPr="00FC7661">
        <w:rPr>
          <w:rFonts w:eastAsiaTheme="minorEastAsia"/>
        </w:rPr>
        <w:t>)</w:t>
      </w:r>
      <w:r w:rsidR="000842EC">
        <w:rPr>
          <w:rFonts w:eastAsiaTheme="minorEastAsia"/>
        </w:rPr>
        <w:t xml:space="preserve"> is the </w:t>
      </w:r>
      <w:r w:rsidR="000842EC" w:rsidRPr="000842EC">
        <w:rPr>
          <w:rFonts w:eastAsiaTheme="minorEastAsia"/>
          <w:i/>
        </w:rPr>
        <w:t>i</w:t>
      </w:r>
      <w:r w:rsidR="000842EC" w:rsidRPr="000842EC">
        <w:rPr>
          <w:rFonts w:eastAsiaTheme="minorEastAsia"/>
          <w:vertAlign w:val="superscript"/>
        </w:rPr>
        <w:t>th</w:t>
      </w:r>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r w:rsidR="007815E2">
        <w:rPr>
          <w:rFonts w:eastAsiaTheme="minorEastAsia"/>
          <w:i/>
        </w:rPr>
        <w:t>MgCa</w:t>
      </w:r>
      <w:r w:rsidR="007815E2">
        <w:rPr>
          <w:rFonts w:eastAsiaTheme="minorEastAsia"/>
          <w:i/>
          <w:vertAlign w:val="subscript"/>
        </w:rPr>
        <w:t>sw</w:t>
      </w:r>
      <w:r w:rsidR="007815E2">
        <w:rPr>
          <w:rFonts w:eastAsiaTheme="minorEastAsia"/>
        </w:rPr>
        <w:t xml:space="preserve"> is the paleo-seawater Mg/Ca value, and </w:t>
      </w:r>
      <w:r w:rsidR="007815E2" w:rsidRPr="007815E2">
        <w:rPr>
          <w:rFonts w:eastAsiaTheme="minorEastAsia"/>
          <w:i/>
        </w:rPr>
        <w:t>t</w:t>
      </w:r>
      <w:r w:rsidR="0091795D">
        <w:rPr>
          <w:rFonts w:eastAsiaTheme="minorEastAsia"/>
          <w:i/>
          <w:vertAlign w:val="subscript"/>
        </w:rPr>
        <w:t>swp</w:t>
      </w:r>
      <w:r w:rsidR="007815E2">
        <w:rPr>
          <w:rFonts w:eastAsiaTheme="minorEastAsia"/>
        </w:rPr>
        <w:t xml:space="preserve"> and </w:t>
      </w:r>
      <w:r w:rsidR="007815E2" w:rsidRPr="007815E2">
        <w:rPr>
          <w:rFonts w:eastAsiaTheme="minorEastAsia" w:cstheme="minorHAnsi"/>
          <w:i/>
        </w:rPr>
        <w:t>σ</w:t>
      </w:r>
      <w:r w:rsidR="0091795D">
        <w:rPr>
          <w:rFonts w:eastAsiaTheme="minorEastAsia"/>
          <w:i/>
          <w:vertAlign w:val="subscript"/>
        </w:rPr>
        <w:t>swp</w:t>
      </w:r>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We model foram Mg/Ca</w:t>
      </w:r>
      <w:r w:rsidR="0091795D">
        <w:t xml:space="preserve"> (</w:t>
      </w:r>
      <w:r w:rsidR="0091795D" w:rsidRPr="0091795D">
        <w:rPr>
          <w:i/>
        </w:rPr>
        <w:t>MgCa</w:t>
      </w:r>
      <w:r w:rsidR="0091795D" w:rsidRPr="0091795D">
        <w:rPr>
          <w:i/>
          <w:vertAlign w:val="subscript"/>
        </w:rPr>
        <w:t>f</w:t>
      </w:r>
      <w:r w:rsidR="00B03937">
        <w:t>, including both calibration and proxy data)</w:t>
      </w:r>
      <w:r>
        <w:t xml:space="preserve"> as a function of seawater chemistry and bottom water temperature:</w:t>
      </w:r>
    </w:p>
    <w:p w:rsidR="009606DF" w:rsidRDefault="009606DF" w:rsidP="004156B1"/>
    <w:p w:rsidR="009606DF" w:rsidRDefault="000B697C"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gCa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r w:rsidR="0008313A">
        <w:rPr>
          <w:rFonts w:cstheme="minorHAnsi"/>
          <w:i/>
        </w:rPr>
        <w:t>τ</w:t>
      </w:r>
      <w:r w:rsidR="00530F54">
        <w:rPr>
          <w:i/>
          <w:vertAlign w:val="subscript"/>
        </w:rPr>
        <w:t>MgCaf</w:t>
      </w:r>
      <w:r w:rsidR="00586F0D">
        <w:t xml:space="preserve"> </w:t>
      </w:r>
      <w:r>
        <w:t xml:space="preserve">are the parameters </w:t>
      </w:r>
      <w:r w:rsidR="00586F0D">
        <w:t xml:space="preserve">and </w:t>
      </w:r>
      <w:r w:rsidR="0008313A">
        <w:t>precision (1/</w:t>
      </w:r>
      <w:r w:rsidR="0008313A">
        <w:rPr>
          <w:rFonts w:cstheme="minorHAnsi"/>
        </w:rPr>
        <w:t>σ</w:t>
      </w:r>
      <w:r w:rsidR="0008313A" w:rsidRPr="0008313A">
        <w:rPr>
          <w:vertAlign w:val="superscript"/>
        </w:rPr>
        <w:t>2</w:t>
      </w:r>
      <w:r w:rsidR="0008313A">
        <w:t>)</w:t>
      </w:r>
      <w:r w:rsidR="00586F0D">
        <w:t xml:space="preserve">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regression of the expression for the mean in equation 2 against the calibration dataset</w:t>
      </w:r>
      <w:r w:rsidR="005A6543">
        <w:t xml:space="preserve">s. For </w:t>
      </w:r>
      <w:r w:rsidR="00AF1C06">
        <w:rPr>
          <w:i/>
        </w:rPr>
        <w:t>Oridorsalis</w:t>
      </w:r>
      <w:r w:rsidR="00AF1C06">
        <w:t xml:space="preserve"> we assume</w:t>
      </w:r>
      <w:r w:rsidR="00586F0D">
        <w:t xml:space="preserve"> paleo-seawater Mg/Ca of 1.5 mmol/mol in the Paleocene and Eocene </w:t>
      </w:r>
      <w:r w:rsidR="00AF1C06">
        <w:t xml:space="preserve">for these initial estimates, and the prior estimates are </w:t>
      </w:r>
      <w:r w:rsidR="00586F0D" w:rsidRPr="00586F0D">
        <w:rPr>
          <w:rFonts w:cstheme="minorHAnsi"/>
          <w:i/>
        </w:rPr>
        <w:t>α</w:t>
      </w:r>
      <w:r w:rsidR="00586F0D" w:rsidRPr="00586F0D">
        <w:rPr>
          <w:i/>
          <w:vertAlign w:val="subscript"/>
        </w:rPr>
        <w:t>1</w:t>
      </w:r>
      <w:r w:rsidR="00357858">
        <w:t xml:space="preserve"> ~ </w:t>
      </w:r>
      <w:r w:rsidR="00572081">
        <w:t>N[1.5</w:t>
      </w:r>
      <w:r w:rsidR="00586F0D">
        <w:t xml:space="preserve">, </w:t>
      </w:r>
      <w:r w:rsidR="00697422">
        <w:rPr>
          <w:rFonts w:cstheme="minorHAnsi"/>
        </w:rPr>
        <w:t xml:space="preserve">σ </w:t>
      </w:r>
      <w:r w:rsidR="00697422">
        <w:t xml:space="preserve">= </w:t>
      </w:r>
      <w:r w:rsidR="00586F0D">
        <w:t>0.</w:t>
      </w:r>
      <w:r w:rsidR="00FF32D1">
        <w:t>1</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697422">
        <w:rPr>
          <w:rFonts w:cstheme="minorHAnsi"/>
        </w:rPr>
        <w:t xml:space="preserve">σ </w:t>
      </w:r>
      <w:r w:rsidR="00697422">
        <w:t xml:space="preserve">= </w:t>
      </w:r>
      <w:r w:rsidR="00572081">
        <w:t>0.0</w:t>
      </w:r>
      <w:r w:rsidR="00FF32D1">
        <w:t>1</w:t>
      </w:r>
      <w:r w:rsidR="00586F0D">
        <w:t xml:space="preserve">], </w:t>
      </w:r>
      <w:r w:rsidR="00AF1C06">
        <w:t xml:space="preserve">and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xml:space="preserve">, </w:t>
      </w:r>
      <w:r w:rsidR="00697422">
        <w:rPr>
          <w:rFonts w:cstheme="minorHAnsi"/>
        </w:rPr>
        <w:t xml:space="preserve">σ </w:t>
      </w:r>
      <w:r w:rsidR="00697422">
        <w:t xml:space="preserve">= </w:t>
      </w:r>
      <w:r w:rsidR="00F41DFE">
        <w:t>0.0</w:t>
      </w:r>
      <w:r w:rsidR="00FF32D1">
        <w:t>3</w:t>
      </w:r>
      <w:r w:rsidR="00AF1C06">
        <w:t>]</w:t>
      </w:r>
      <w:r w:rsidR="00586F0D">
        <w:t>.</w:t>
      </w:r>
      <w:r w:rsidR="00B03937">
        <w:t xml:space="preserve"> </w:t>
      </w:r>
      <w:r w:rsidR="00AF1C06">
        <w:t xml:space="preserve">For </w:t>
      </w:r>
      <w:r w:rsidR="00AF1C06">
        <w:rPr>
          <w:i/>
        </w:rPr>
        <w:t>Uvigerina</w:t>
      </w:r>
      <w:r w:rsidR="00AF1C06">
        <w:t xml:space="preserve"> these distributions are </w:t>
      </w:r>
      <w:r w:rsidR="00F16B39" w:rsidRPr="00586F0D">
        <w:rPr>
          <w:rFonts w:cstheme="minorHAnsi"/>
          <w:i/>
        </w:rPr>
        <w:t>α</w:t>
      </w:r>
      <w:r w:rsidR="00F16B39" w:rsidRPr="00586F0D">
        <w:rPr>
          <w:i/>
          <w:vertAlign w:val="subscript"/>
        </w:rPr>
        <w:t>1</w:t>
      </w:r>
      <w:r w:rsidR="00F16B39">
        <w:t xml:space="preserve"> ~ N[1.02, </w:t>
      </w:r>
      <w:r w:rsidR="00F16B39">
        <w:rPr>
          <w:rFonts w:cstheme="minorHAnsi"/>
        </w:rPr>
        <w:t xml:space="preserve">σ </w:t>
      </w:r>
      <w:r w:rsidR="00F16B39">
        <w:t xml:space="preserve">= 0.1] and </w:t>
      </w:r>
      <w:r w:rsidR="00F16B39" w:rsidRPr="00586F0D">
        <w:rPr>
          <w:rFonts w:cstheme="minorHAnsi"/>
          <w:i/>
        </w:rPr>
        <w:t>α</w:t>
      </w:r>
      <w:r w:rsidR="00F16B39">
        <w:rPr>
          <w:i/>
          <w:vertAlign w:val="subscript"/>
        </w:rPr>
        <w:t>2</w:t>
      </w:r>
      <w:r w:rsidR="00F16B39">
        <w:t xml:space="preserve"> ~ N[0.07, </w:t>
      </w:r>
      <w:r w:rsidR="00F16B39">
        <w:rPr>
          <w:rFonts w:cstheme="minorHAnsi"/>
        </w:rPr>
        <w:t xml:space="preserve">σ </w:t>
      </w:r>
      <w:r w:rsidR="00F16B39">
        <w:t xml:space="preserve">= 0.01], and the prior estimated for </w:t>
      </w:r>
      <w:r w:rsidR="00F16B39" w:rsidRPr="00586F0D">
        <w:rPr>
          <w:rFonts w:cstheme="minorHAnsi"/>
          <w:i/>
        </w:rPr>
        <w:t>α</w:t>
      </w:r>
      <w:r w:rsidR="00F16B39">
        <w:rPr>
          <w:i/>
          <w:vertAlign w:val="subscript"/>
        </w:rPr>
        <w:t>3</w:t>
      </w:r>
      <w:r w:rsidR="00F16B39">
        <w:t xml:space="preserve"> from the </w:t>
      </w:r>
      <w:r w:rsidR="00F16B39">
        <w:rPr>
          <w:i/>
        </w:rPr>
        <w:t>Oridorsalis</w:t>
      </w:r>
      <w:r w:rsidR="00F16B39">
        <w:t xml:space="preserve"> data set was used</w:t>
      </w:r>
      <w:r w:rsidR="00E066A0">
        <w:t xml:space="preserve"> because no calibration data were used that represented non-modern </w:t>
      </w:r>
      <w:r w:rsidR="00E066A0" w:rsidRPr="00E066A0">
        <w:rPr>
          <w:i/>
        </w:rPr>
        <w:t>MgCa</w:t>
      </w:r>
      <w:r w:rsidR="00E066A0" w:rsidRPr="00E066A0">
        <w:rPr>
          <w:i/>
          <w:vertAlign w:val="subscript"/>
        </w:rPr>
        <w:t>sw</w:t>
      </w:r>
      <w:r w:rsidR="00AF1C06">
        <w:t xml:space="preserve">. </w:t>
      </w:r>
      <w:r w:rsidR="00F16B39">
        <w:t>For both genera, t</w:t>
      </w:r>
      <w:r w:rsidR="00B03937">
        <w:t>he prior estimate on</w:t>
      </w:r>
      <w:r w:rsidR="000D62C1">
        <w:t xml:space="preserve"> the </w:t>
      </w:r>
      <w:r w:rsidR="0008313A">
        <w:t>precision</w:t>
      </w:r>
      <w:r w:rsidR="000D62C1">
        <w:t xml:space="preserve"> of </w:t>
      </w:r>
      <w:r w:rsidR="00E066A0">
        <w:t xml:space="preserve">the </w:t>
      </w:r>
      <w:r w:rsidR="000D62C1">
        <w:t>foram Mg/Ca</w:t>
      </w:r>
      <w:r w:rsidR="00E066A0">
        <w:t xml:space="preserve"> model</w:t>
      </w:r>
      <w:r w:rsidR="000D62C1">
        <w:t>,</w:t>
      </w:r>
      <w:r w:rsidR="00B03937">
        <w:t xml:space="preserve"> </w:t>
      </w:r>
      <w:r w:rsidR="0008313A">
        <w:rPr>
          <w:rFonts w:cstheme="minorHAnsi"/>
          <w:i/>
        </w:rPr>
        <w:t>τ</w:t>
      </w:r>
      <w:r w:rsidR="00530F54">
        <w:rPr>
          <w:i/>
          <w:vertAlign w:val="subscript"/>
        </w:rPr>
        <w:t>MgCaf</w:t>
      </w:r>
      <w:r w:rsidR="000D62C1">
        <w:t xml:space="preserve">, </w:t>
      </w:r>
      <w:r w:rsidR="00A5364D">
        <w:t>i</w:t>
      </w:r>
      <w:r w:rsidR="00B03937">
        <w:t xml:space="preserve">s </w:t>
      </w:r>
      <w:r w:rsidR="0008313A">
        <w:t>the</w:t>
      </w:r>
      <w:r w:rsidR="00B03937">
        <w:t xml:space="preserve"> gamma distribution</w:t>
      </w:r>
      <w:r w:rsidR="0008313A" w:rsidRPr="0008313A">
        <w:rPr>
          <w:rFonts w:cstheme="minorHAnsi"/>
        </w:rPr>
        <w:t xml:space="preserve"> </w:t>
      </w:r>
      <w:r w:rsidR="0008313A">
        <w:rPr>
          <w:rFonts w:cstheme="minorHAnsi"/>
        </w:rPr>
        <w:t>Γ</w:t>
      </w:r>
      <w:r w:rsidR="0008313A">
        <w:t xml:space="preserve">[shape = </w:t>
      </w:r>
      <w:r w:rsidR="00AF1C06">
        <w:t>2</w:t>
      </w:r>
      <w:r w:rsidR="0008313A">
        <w:t xml:space="preserve">, rate = 1/30], which </w:t>
      </w:r>
      <w:r w:rsidR="00CE2A3E">
        <w:t xml:space="preserve">approximates the precision of the </w:t>
      </w:r>
      <w:r w:rsidR="0008313A">
        <w:t xml:space="preserve">independent </w:t>
      </w:r>
      <w:r w:rsidR="00B03937">
        <w:t>regression</w:t>
      </w:r>
      <w:r w:rsidR="00AF1C06">
        <w:t>s</w:t>
      </w:r>
      <w:r w:rsidR="00B03937">
        <w:t>.</w:t>
      </w:r>
    </w:p>
    <w:p w:rsidR="00B03937" w:rsidRDefault="00B03937" w:rsidP="00B03937">
      <w:r>
        <w:t xml:space="preserve">Foram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0B697C"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sidR="00530F54">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lastRenderedPageBreak/>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which is relevant only in comparing our posterior parameter estimates to other work. Prior estimates of the model parameters were obtained and specified as for Mg/Ca</w:t>
      </w:r>
      <w:r w:rsidR="00357858" w:rsidRPr="00697422">
        <w:t xml:space="preserve">; these </w:t>
      </w:r>
      <w:r w:rsidR="00A5364D" w:rsidRPr="00697422">
        <w:t>a</w:t>
      </w:r>
      <w:r w:rsidR="00357858" w:rsidRPr="00697422">
        <w:t xml:space="preserve">re </w:t>
      </w:r>
      <w:r w:rsidR="00357858" w:rsidRPr="00697422">
        <w:rPr>
          <w:rFonts w:cstheme="minorHAnsi"/>
          <w:i/>
        </w:rPr>
        <w:t>β</w:t>
      </w:r>
      <w:r w:rsidR="00357858" w:rsidRPr="00697422">
        <w:rPr>
          <w:i/>
          <w:vertAlign w:val="subscript"/>
        </w:rPr>
        <w:t>1</w:t>
      </w:r>
      <w:r w:rsidR="00357858" w:rsidRPr="00697422">
        <w:t xml:space="preserve"> </w:t>
      </w:r>
      <w:r w:rsidR="002B09C5" w:rsidRPr="00697422">
        <w:t>~</w:t>
      </w:r>
      <w:r w:rsidR="00357858" w:rsidRPr="00697422">
        <w:t xml:space="preserve"> N[</w:t>
      </w:r>
      <w:r w:rsidR="00697422" w:rsidRPr="00697422">
        <w:t>3.32</w:t>
      </w:r>
      <w:r w:rsidR="00357858" w:rsidRPr="00697422">
        <w:t>,</w:t>
      </w:r>
      <w:r w:rsidR="00697422" w:rsidRPr="00697422">
        <w:t xml:space="preserve"> </w:t>
      </w:r>
      <w:r w:rsidR="00697422" w:rsidRPr="00697422">
        <w:rPr>
          <w:rFonts w:cstheme="minorHAnsi"/>
        </w:rPr>
        <w:t xml:space="preserve">σ </w:t>
      </w:r>
      <w:r w:rsidR="00697422" w:rsidRPr="00697422">
        <w:t>= 0.02</w:t>
      </w:r>
      <w:r w:rsidR="00357858" w:rsidRPr="00697422">
        <w:t xml:space="preserve">], </w:t>
      </w:r>
      <w:r w:rsidR="00357858" w:rsidRPr="00697422">
        <w:rPr>
          <w:rFonts w:cstheme="minorHAnsi"/>
          <w:i/>
        </w:rPr>
        <w:t>β</w:t>
      </w:r>
      <w:r w:rsidR="00357858" w:rsidRPr="00697422">
        <w:rPr>
          <w:i/>
          <w:vertAlign w:val="subscript"/>
        </w:rPr>
        <w:t>2</w:t>
      </w:r>
      <w:r w:rsidR="00357858" w:rsidRPr="00697422">
        <w:t xml:space="preserve"> </w:t>
      </w:r>
      <w:r w:rsidR="002B09C5" w:rsidRPr="00697422">
        <w:t>~</w:t>
      </w:r>
      <w:r w:rsidR="00357858" w:rsidRPr="00697422">
        <w:t xml:space="preserve"> N[</w:t>
      </w:r>
      <w:r w:rsidR="00697422" w:rsidRPr="00697422">
        <w:t>-0.237</w:t>
      </w:r>
      <w:r w:rsidR="00357858" w:rsidRPr="00697422">
        <w:t>,</w:t>
      </w:r>
      <w:r w:rsidR="00697422" w:rsidRPr="00697422">
        <w:t xml:space="preserve"> </w:t>
      </w:r>
      <w:r w:rsidR="00697422" w:rsidRPr="00697422">
        <w:rPr>
          <w:rFonts w:cstheme="minorHAnsi"/>
        </w:rPr>
        <w:t xml:space="preserve">σ </w:t>
      </w:r>
      <w:r w:rsidR="00697422" w:rsidRPr="00697422">
        <w:t>= 0.01</w:t>
      </w:r>
      <w:r w:rsidR="00357858" w:rsidRPr="00697422">
        <w:t xml:space="preserve">], </w:t>
      </w:r>
      <w:r w:rsidR="00357858" w:rsidRPr="00697422">
        <w:rPr>
          <w:rFonts w:cstheme="minorHAnsi"/>
          <w:i/>
        </w:rPr>
        <w:t>β</w:t>
      </w:r>
      <w:r w:rsidR="00357858" w:rsidRPr="00697422">
        <w:rPr>
          <w:i/>
          <w:vertAlign w:val="subscript"/>
        </w:rPr>
        <w:t>3</w:t>
      </w:r>
      <w:r w:rsidR="00357858" w:rsidRPr="00697422">
        <w:t xml:space="preserve"> </w:t>
      </w:r>
      <w:r w:rsidR="002B09C5" w:rsidRPr="00697422">
        <w:t>~</w:t>
      </w:r>
      <w:r w:rsidR="00357858" w:rsidRPr="00697422">
        <w:t xml:space="preserve"> N[</w:t>
      </w:r>
      <w:r w:rsidR="00697422" w:rsidRPr="00697422">
        <w:t>0.00</w:t>
      </w:r>
      <w:r w:rsidR="00CE2A3E">
        <w:t>1</w:t>
      </w:r>
      <w:r w:rsidR="00357858" w:rsidRPr="00697422">
        <w:t>,</w:t>
      </w:r>
      <w:r w:rsidR="00697422" w:rsidRPr="00697422">
        <w:t xml:space="preserve"> </w:t>
      </w:r>
      <w:r w:rsidR="00697422" w:rsidRPr="00697422">
        <w:rPr>
          <w:rFonts w:cstheme="minorHAnsi"/>
        </w:rPr>
        <w:t xml:space="preserve">σ </w:t>
      </w:r>
      <w:r w:rsidR="00697422" w:rsidRPr="00697422">
        <w:t>= 0.</w:t>
      </w:r>
      <w:r w:rsidR="00CE2A3E">
        <w:t>0</w:t>
      </w:r>
      <w:r w:rsidR="00697422" w:rsidRPr="00697422">
        <w:t>005</w:t>
      </w:r>
      <w:r w:rsidR="00357858" w:rsidRPr="00697422">
        <w:t>]</w:t>
      </w:r>
      <w:r w:rsidR="00DB477D">
        <w:t xml:space="preserve"> for </w:t>
      </w:r>
      <w:r w:rsidR="00DB477D">
        <w:rPr>
          <w:i/>
        </w:rPr>
        <w:t>Cibicidoides</w:t>
      </w:r>
      <w:r w:rsidR="00DB477D">
        <w:t xml:space="preserve"> and </w:t>
      </w:r>
      <w:r w:rsidR="00DB477D" w:rsidRPr="00697422">
        <w:rPr>
          <w:rFonts w:cstheme="minorHAnsi"/>
          <w:i/>
        </w:rPr>
        <w:t>β</w:t>
      </w:r>
      <w:r w:rsidR="00DB477D" w:rsidRPr="00697422">
        <w:rPr>
          <w:i/>
          <w:vertAlign w:val="subscript"/>
        </w:rPr>
        <w:t>1</w:t>
      </w:r>
      <w:r w:rsidR="00DB477D" w:rsidRPr="00697422">
        <w:t xml:space="preserve"> ~ N[</w:t>
      </w:r>
      <w:r w:rsidR="00DB477D">
        <w:t>4</w:t>
      </w:r>
      <w:r w:rsidR="00DB477D" w:rsidRPr="00697422">
        <w:t>.</w:t>
      </w:r>
      <w:r w:rsidR="00DB477D">
        <w:t>05</w:t>
      </w:r>
      <w:r w:rsidR="00DB477D" w:rsidRPr="00697422">
        <w:t xml:space="preserve">, </w:t>
      </w:r>
      <w:r w:rsidR="00DB477D" w:rsidRPr="00697422">
        <w:rPr>
          <w:rFonts w:cstheme="minorHAnsi"/>
        </w:rPr>
        <w:t xml:space="preserve">σ </w:t>
      </w:r>
      <w:r w:rsidR="00DB477D" w:rsidRPr="00697422">
        <w:t>= 0.0</w:t>
      </w:r>
      <w:r w:rsidR="00DB477D">
        <w:t>6</w:t>
      </w:r>
      <w:r w:rsidR="00DB477D" w:rsidRPr="00697422">
        <w:t xml:space="preserve">], </w:t>
      </w:r>
      <w:r w:rsidR="00DB477D" w:rsidRPr="00697422">
        <w:rPr>
          <w:rFonts w:cstheme="minorHAnsi"/>
          <w:i/>
        </w:rPr>
        <w:t>β</w:t>
      </w:r>
      <w:r w:rsidR="00DB477D" w:rsidRPr="00697422">
        <w:rPr>
          <w:i/>
          <w:vertAlign w:val="subscript"/>
        </w:rPr>
        <w:t>2</w:t>
      </w:r>
      <w:r w:rsidR="00DB477D" w:rsidRPr="00697422">
        <w:t xml:space="preserve"> ~ N[-0.2</w:t>
      </w:r>
      <w:r w:rsidR="00DB477D">
        <w:t>15</w:t>
      </w:r>
      <w:r w:rsidR="00DB477D" w:rsidRPr="00697422">
        <w:t xml:space="preserve">, </w:t>
      </w:r>
      <w:r w:rsidR="00DB477D" w:rsidRPr="00697422">
        <w:rPr>
          <w:rFonts w:cstheme="minorHAnsi"/>
        </w:rPr>
        <w:t xml:space="preserve">σ </w:t>
      </w:r>
      <w:r w:rsidR="00DB477D" w:rsidRPr="00697422">
        <w:t>= 0.0</w:t>
      </w:r>
      <w:r w:rsidR="00DB477D">
        <w:t>2</w:t>
      </w:r>
      <w:r w:rsidR="00DB477D" w:rsidRPr="00697422">
        <w:t xml:space="preserve">], </w:t>
      </w:r>
      <w:r w:rsidR="00DB477D" w:rsidRPr="00697422">
        <w:rPr>
          <w:rFonts w:cstheme="minorHAnsi"/>
          <w:i/>
        </w:rPr>
        <w:t>β</w:t>
      </w:r>
      <w:r w:rsidR="00DB477D" w:rsidRPr="00697422">
        <w:rPr>
          <w:i/>
          <w:vertAlign w:val="subscript"/>
        </w:rPr>
        <w:t>3</w:t>
      </w:r>
      <w:r w:rsidR="00DB477D" w:rsidRPr="00697422">
        <w:t xml:space="preserve"> ~ N[</w:t>
      </w:r>
      <w:r w:rsidR="00DB477D">
        <w:t>-</w:t>
      </w:r>
      <w:r w:rsidR="00DB477D" w:rsidRPr="00697422">
        <w:t>0.00</w:t>
      </w:r>
      <w:r w:rsidR="00DB477D">
        <w:t>1</w:t>
      </w:r>
      <w:r w:rsidR="00DB477D" w:rsidRPr="00697422">
        <w:t xml:space="preserve">, </w:t>
      </w:r>
      <w:r w:rsidR="00DB477D" w:rsidRPr="00697422">
        <w:rPr>
          <w:rFonts w:cstheme="minorHAnsi"/>
        </w:rPr>
        <w:t xml:space="preserve">σ </w:t>
      </w:r>
      <w:r w:rsidR="00DB477D" w:rsidRPr="00697422">
        <w:t>= 0.</w:t>
      </w:r>
      <w:r w:rsidR="00DB477D">
        <w:t>0</w:t>
      </w:r>
      <w:r w:rsidR="00DB477D" w:rsidRPr="00697422">
        <w:t>0</w:t>
      </w:r>
      <w:r w:rsidR="00DB477D">
        <w:t>1</w:t>
      </w:r>
      <w:r w:rsidR="00DB477D" w:rsidRPr="00697422">
        <w:t>]</w:t>
      </w:r>
      <w:r w:rsidR="00DB477D">
        <w:t xml:space="preserve"> for </w:t>
      </w:r>
      <w:r w:rsidR="00DB477D" w:rsidRPr="00DB477D">
        <w:rPr>
          <w:i/>
        </w:rPr>
        <w:t>Uvigerina</w:t>
      </w:r>
      <w:r w:rsidR="00A5364D" w:rsidRPr="00697422">
        <w:t>.</w:t>
      </w:r>
      <w:r w:rsidR="00A5364D">
        <w:t xml:space="preserve"> Because the amplitude of </w:t>
      </w:r>
      <w:r w:rsidR="000D3E06">
        <w:t>high-frequency (i.e. below the resolution of our model)</w:t>
      </w:r>
      <w:r w:rsidR="00A5364D">
        <w:t xml:space="preserve">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w:t>
      </w:r>
      <w:r w:rsidR="00DB477D">
        <w:t xml:space="preserve">in the long record from site 806 </w:t>
      </w:r>
      <w:r w:rsidR="00A5364D">
        <w:t xml:space="preserve">increased substantially with the onset of modern, 100 kyr glacial cycles, we </w:t>
      </w:r>
      <w:r w:rsidR="000D3E06">
        <w:t>modeled</w:t>
      </w:r>
      <w:r w:rsidR="00A5364D">
        <w:t xml:space="preserve"> </w:t>
      </w:r>
      <w:r w:rsidR="000D3E06">
        <w:rPr>
          <w:rFonts w:cstheme="minorHAnsi"/>
          <w:i/>
        </w:rPr>
        <w:t>τ</w:t>
      </w:r>
      <w:r w:rsidR="00A5364D" w:rsidRPr="00A5364D">
        <w:rPr>
          <w:i/>
          <w:vertAlign w:val="subscript"/>
        </w:rPr>
        <w:t>δ18Of</w:t>
      </w:r>
      <w:r w:rsidR="00A5364D" w:rsidRPr="00FC7661">
        <w:t>(</w:t>
      </w:r>
      <w:r w:rsidR="00A5364D" w:rsidRPr="00A5364D">
        <w:rPr>
          <w:i/>
        </w:rPr>
        <w:t>i</w:t>
      </w:r>
      <w:r w:rsidR="00A5364D" w:rsidRPr="00FC7661">
        <w:t>)</w:t>
      </w:r>
      <w:r w:rsidR="00A5364D">
        <w:t xml:space="preserve"> </w:t>
      </w:r>
      <w:r w:rsidR="000D3E06">
        <w:t>separately for proxy data younger than 800 ka (</w:t>
      </w:r>
      <w:r w:rsidR="00DB477D">
        <w:t xml:space="preserve">prior on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6</w:t>
      </w:r>
      <w:r w:rsidR="000D3E06" w:rsidRPr="00697422">
        <w:t>,</w:t>
      </w:r>
      <w:r w:rsidR="000D3E06">
        <w:t xml:space="preserve"> 1</w:t>
      </w:r>
      <w:r w:rsidR="000D3E06" w:rsidRPr="00697422">
        <w:t>]</w:t>
      </w:r>
      <w:r w:rsidR="000D3E06">
        <w:t>) and for all other proxy and calibration data (</w:t>
      </w:r>
      <w:r w:rsidR="00DB477D">
        <w:t xml:space="preserve">prior on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3</w:t>
      </w:r>
      <w:r w:rsidR="000D3E06" w:rsidRPr="00697422">
        <w:t>,</w:t>
      </w:r>
      <w:r w:rsidR="000D3E06">
        <w:t xml:space="preserve"> 1/30</w:t>
      </w:r>
      <w:r w:rsidR="000D3E06" w:rsidRPr="00697422">
        <w:t>]</w:t>
      </w:r>
      <w:r w:rsidR="000D3E06">
        <w:t xml:space="preserve">). The former estimate is </w:t>
      </w:r>
      <w:r w:rsidR="00A5364D">
        <w:t xml:space="preserve">based on the observed proxy variance </w:t>
      </w:r>
      <w:r w:rsidR="000D3E06">
        <w:t xml:space="preserve">since </w:t>
      </w:r>
      <w:r w:rsidR="00137703">
        <w:t>8</w:t>
      </w:r>
      <w:r w:rsidR="000D62C1">
        <w:t>0</w:t>
      </w:r>
      <w:r w:rsidR="00137703">
        <w:t>0 ka</w:t>
      </w:r>
      <w:r w:rsidR="000D3E06">
        <w:t>, whereas the former approximates the precision of the calibration relationship</w:t>
      </w:r>
      <w:r w:rsidR="00DB477D">
        <w:t>s</w:t>
      </w:r>
      <w:r w:rsidR="00137703">
        <w:t>.</w:t>
      </w:r>
    </w:p>
    <w:p w:rsidR="004156B1" w:rsidRDefault="004156B1" w:rsidP="004156B1">
      <w:pPr>
        <w:pStyle w:val="Heading2"/>
      </w:pPr>
      <w:r>
        <w:t>Environmental model</w:t>
      </w:r>
      <w:r w:rsidR="00AD27C6">
        <w:t>s</w:t>
      </w:r>
    </w:p>
    <w:p w:rsidR="004156B1" w:rsidRDefault="001C1C13" w:rsidP="004156B1">
      <w:r>
        <w:t xml:space="preserve">The paleoenvironmental variables </w:t>
      </w:r>
      <w:r w:rsidR="004E557F">
        <w:t>driving</w:t>
      </w:r>
      <w:r>
        <w:t xml:space="preserve"> the observed proxy signals are represented as time series using a correlated random walk model. This parameterization is desirable in that it is minimally prescriptive (i.e. no preferred s</w:t>
      </w:r>
      <w:r w:rsidR="004E557F">
        <w:t>tate or pattern of change is pro</w:t>
      </w:r>
      <w:r>
        <w:t>scribed) but allows incorporation of constraints</w:t>
      </w:r>
      <w:r w:rsidR="007D4FAF">
        <w:t xml:space="preserve"> on</w:t>
      </w:r>
      <w:r>
        <w:t xml:space="preserve"> (and extraction of inference about) two basic characteristics of the underlying environmental systems – namely their rates and directedness.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t>where:</w:t>
      </w:r>
    </w:p>
    <w:p w:rsidR="000454FA" w:rsidRDefault="000454FA" w:rsidP="004156B1">
      <w:pPr>
        <w:rPr>
          <w:rFonts w:eastAsiaTheme="minorEastAsia"/>
        </w:rPr>
      </w:pPr>
    </w:p>
    <w:p w:rsidR="000454FA" w:rsidRDefault="000B697C"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r w:rsidRPr="000454FA">
        <w:rPr>
          <w:rFonts w:cstheme="minorHAnsi"/>
          <w:i/>
        </w:rPr>
        <w:t>φ</w:t>
      </w:r>
      <w:r w:rsidR="007D4FAF">
        <w:rPr>
          <w:rFonts w:cstheme="minorHAnsi"/>
          <w:i/>
          <w:vertAlign w:val="subscript"/>
        </w:rPr>
        <w:t>Y</w:t>
      </w:r>
      <w:r>
        <w:t xml:space="preserve"> and </w:t>
      </w:r>
      <w:r w:rsidR="00A4423E">
        <w:t>precision</w:t>
      </w:r>
      <w:r>
        <w:t xml:space="preserve"> </w:t>
      </w:r>
      <w:r w:rsidR="00A4423E">
        <w:rPr>
          <w:rFonts w:cstheme="minorHAnsi"/>
          <w:i/>
        </w:rPr>
        <w:t>τ</w:t>
      </w:r>
      <w:r w:rsidRPr="000454FA">
        <w:rPr>
          <w:i/>
          <w:vertAlign w:val="subscript"/>
        </w:rPr>
        <w:t>y</w:t>
      </w:r>
      <w:r>
        <w:t xml:space="preserve">. </w:t>
      </w:r>
      <w:r w:rsidR="007D4FAF">
        <w:t>This gives three</w:t>
      </w:r>
      <w:r w:rsidR="00A4423E">
        <w:t xml:space="preserve"> independent</w:t>
      </w:r>
      <w:r w:rsidR="007D4FAF">
        <w:t xml:space="preserve"> parameters, </w:t>
      </w:r>
      <w:r w:rsidR="007D4FAF" w:rsidRPr="000454FA">
        <w:rPr>
          <w:rFonts w:cstheme="minorHAnsi"/>
          <w:i/>
        </w:rPr>
        <w:t>φ</w:t>
      </w:r>
      <w:r w:rsidR="007D4FAF">
        <w:rPr>
          <w:rFonts w:cstheme="minorHAnsi"/>
          <w:i/>
          <w:vertAlign w:val="subscript"/>
        </w:rPr>
        <w:t>Y</w:t>
      </w:r>
      <w:r w:rsidR="007D4FAF">
        <w:t xml:space="preserve">, </w:t>
      </w:r>
      <w:r w:rsidR="00A4423E">
        <w:rPr>
          <w:rFonts w:cstheme="minorHAnsi"/>
          <w:i/>
        </w:rPr>
        <w:t>τ</w:t>
      </w:r>
      <w:r w:rsidR="007D4FAF" w:rsidRPr="000454FA">
        <w:rPr>
          <w:i/>
          <w:vertAlign w:val="subscript"/>
        </w:rPr>
        <w:t>y</w:t>
      </w:r>
      <w:r w:rsidR="007D4FAF">
        <w:t xml:space="preserve">, and an initial value of </w:t>
      </w:r>
      <w:r w:rsidR="007D4FAF">
        <w:rPr>
          <w:i/>
        </w:rPr>
        <w:t>Y</w:t>
      </w:r>
      <w:r w:rsidR="007D4FAF">
        <w:t xml:space="preserve"> at the beginning of the time series.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series at 1 Myr steps from 110 Ma to present</w:t>
      </w:r>
      <w:r w:rsidR="00FF1ABC">
        <w:t>.</w:t>
      </w:r>
      <w:r>
        <w:t xml:space="preserve"> </w:t>
      </w:r>
      <w:r w:rsidR="00A35269">
        <w:t xml:space="preserve">Although the </w:t>
      </w:r>
      <w:r w:rsidR="00A4423E">
        <w:t xml:space="preserve">foram </w:t>
      </w:r>
      <w:r w:rsidR="00A35269">
        <w:t>proxy data used here span only the interval from ~18 Ma to present, extending the seawater model over this</w:t>
      </w:r>
      <w:r w:rsidR="00A4423E">
        <w:t xml:space="preserve"> longer</w:t>
      </w:r>
      <w:r w:rsidR="00A35269">
        <w:t xml:space="preserve"> temporal domain was necessary in order to generate a </w:t>
      </w:r>
      <w:r w:rsidR="00A4423E">
        <w:t xml:space="preserve">stable </w:t>
      </w:r>
      <w:r w:rsidR="00A35269">
        <w:t>time series</w:t>
      </w:r>
      <w:r w:rsidR="00A4423E">
        <w:t>, conditioned on sparse seawater Mg/Ca proxy data,</w:t>
      </w:r>
      <w:r w:rsidR="00A35269">
        <w:t xml:space="preserve"> that spanned both the </w:t>
      </w:r>
      <w:r w:rsidR="00E066A0">
        <w:t>proxy records</w:t>
      </w:r>
      <w:r w:rsidR="00A4423E">
        <w:t xml:space="preserve"> </w:t>
      </w:r>
      <w:r w:rsidR="00A35269">
        <w:t>and the Paleogene</w:t>
      </w:r>
      <w:r w:rsidR="00A4423E">
        <w:t>-aged</w:t>
      </w:r>
      <w:r w:rsidR="00A35269">
        <w:t xml:space="preserve"> Mg/Ca proxy calibration data. </w:t>
      </w:r>
      <w:r w:rsidR="00FF1ABC">
        <w:t xml:space="preserve">Given that the modeled quantity is a ratio, we treat the error term in this time series model as a proportion, such that the change in </w:t>
      </w:r>
      <w:r w:rsidR="00FF1ABC" w:rsidRPr="00FF1ABC">
        <w:rPr>
          <w:i/>
        </w:rPr>
        <w:t>MgCa</w:t>
      </w:r>
      <w:r w:rsidR="00FF1ABC" w:rsidRPr="00FF1ABC">
        <w:rPr>
          <w:i/>
          <w:vertAlign w:val="subscript"/>
        </w:rPr>
        <w:t>sw</w:t>
      </w:r>
      <w:r w:rsidR="00FF1ABC">
        <w:t xml:space="preserve"> between two time steps is </w:t>
      </w:r>
      <w:r w:rsidR="00FF1ABC" w:rsidRPr="00FF1ABC">
        <w:rPr>
          <w:i/>
        </w:rPr>
        <w:t>MgCa</w:t>
      </w:r>
      <w:r w:rsidR="00FF1ABC" w:rsidRPr="00FF1ABC">
        <w:rPr>
          <w:i/>
          <w:vertAlign w:val="subscript"/>
        </w:rPr>
        <w:t>sw</w:t>
      </w:r>
      <w:r w:rsidR="00FF1ABC">
        <w:t>(</w:t>
      </w:r>
      <w:r w:rsidR="00FF1ABC" w:rsidRPr="00FF1ABC">
        <w:rPr>
          <w:i/>
        </w:rPr>
        <w:t>t-1</w:t>
      </w:r>
      <w:r w:rsidR="00FF1ABC">
        <w:t xml:space="preserve">) * </w:t>
      </w:r>
      <w:r w:rsidR="00FF1ABC" w:rsidRPr="000454FA">
        <w:rPr>
          <w:rFonts w:cstheme="minorHAnsi"/>
          <w:i/>
        </w:rPr>
        <w:t>ϵ</w:t>
      </w:r>
      <w:r w:rsidR="00FF1ABC">
        <w:rPr>
          <w:i/>
          <w:vertAlign w:val="subscript"/>
        </w:rPr>
        <w:t>MgCasw</w:t>
      </w:r>
      <w:r w:rsidR="00FF1ABC">
        <w:t xml:space="preserve">.  We </w:t>
      </w:r>
      <w:r>
        <w:t xml:space="preserve">adopt priors </w:t>
      </w:r>
      <w:r w:rsidR="00CF07C0">
        <w:t>that imply relatively slow change and strong temporal trends (</w:t>
      </w:r>
      <w:r w:rsidR="002B09C5" w:rsidRPr="000454FA">
        <w:rPr>
          <w:rFonts w:cstheme="minorHAnsi"/>
          <w:i/>
        </w:rPr>
        <w:t>φ</w:t>
      </w:r>
      <w:r w:rsidR="00097B46">
        <w:rPr>
          <w:rFonts w:cstheme="minorHAnsi"/>
          <w:i/>
          <w:vertAlign w:val="subscript"/>
        </w:rPr>
        <w:t>MgCasw</w:t>
      </w:r>
      <w:r w:rsidR="002B09C5">
        <w:t xml:space="preserve"> is given by a uniform distribution</w:t>
      </w:r>
      <w:r w:rsidR="00097B46">
        <w:t>,</w:t>
      </w:r>
      <w:r w:rsidR="002B09C5">
        <w:t xml:space="preserve"> U[0.</w:t>
      </w:r>
      <w:r w:rsidR="00FF1ABC">
        <w:t>9</w:t>
      </w:r>
      <w:r w:rsidR="002B09C5">
        <w:t>, 1]</w:t>
      </w:r>
      <w:r w:rsidR="00097B46">
        <w:t>;</w:t>
      </w:r>
      <w:r w:rsidR="002B09C5">
        <w:t xml:space="preserve"> </w:t>
      </w:r>
      <w:r w:rsidR="00A4423E">
        <w:rPr>
          <w:rFonts w:cstheme="minorHAnsi"/>
          <w:i/>
        </w:rPr>
        <w:t>τ</w:t>
      </w:r>
      <w:r w:rsidR="00097B46">
        <w:rPr>
          <w:i/>
          <w:vertAlign w:val="subscript"/>
        </w:rPr>
        <w:t>MgCasw</w:t>
      </w:r>
      <w:r w:rsidR="002B09C5">
        <w:t xml:space="preserve"> ~ </w:t>
      </w:r>
      <w:r w:rsidR="002B09C5" w:rsidRPr="00A4423E">
        <w:rPr>
          <w:rFonts w:cstheme="minorHAnsi"/>
        </w:rPr>
        <w:t>Γ</w:t>
      </w:r>
      <w:r w:rsidR="002B09C5" w:rsidRPr="00A4423E">
        <w:t>[</w:t>
      </w:r>
      <w:r w:rsidR="00E066A0">
        <w:t>100</w:t>
      </w:r>
      <w:r w:rsidR="002B09C5" w:rsidRPr="00A4423E">
        <w:t>,</w:t>
      </w:r>
      <w:r w:rsidR="007F67CE" w:rsidRPr="00A4423E">
        <w:t xml:space="preserve"> </w:t>
      </w:r>
      <w:r w:rsidR="00A4423E" w:rsidRPr="00A4423E">
        <w:t>0.01</w:t>
      </w:r>
      <w:r w:rsidR="002B09C5" w:rsidRPr="00A4423E">
        <w:t>])</w:t>
      </w:r>
      <w:r w:rsidR="002B09C5">
        <w:t>.</w:t>
      </w:r>
      <w:r w:rsidR="00E066A0">
        <w:t xml:space="preserve"> We use a weak</w:t>
      </w:r>
      <w:r w:rsidR="00A35269">
        <w:t xml:space="preserve"> prior on the initial state of </w:t>
      </w:r>
      <w:r w:rsidR="00A35269" w:rsidRPr="00A35269">
        <w:rPr>
          <w:i/>
        </w:rPr>
        <w:t>MgCa</w:t>
      </w:r>
      <w:r w:rsidR="00A35269" w:rsidRPr="00A35269">
        <w:rPr>
          <w:i/>
          <w:vertAlign w:val="subscript"/>
        </w:rPr>
        <w:t>sw</w:t>
      </w:r>
      <w:r w:rsidR="00A35269">
        <w:t xml:space="preserve"> at 110 Ma, U[</w:t>
      </w:r>
      <w:r w:rsidR="00E066A0">
        <w:t>0.75</w:t>
      </w:r>
      <w:r w:rsidR="00A35269">
        <w:t>,</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DB5209" w:rsidRDefault="00E066A0" w:rsidP="00DB5209">
      <w:r>
        <w:t>We select the bounds</w:t>
      </w:r>
      <w:r w:rsidR="00D9438B">
        <w:t xml:space="preserve">, </w:t>
      </w:r>
      <w:r>
        <w:t>resolution</w:t>
      </w:r>
      <w:r w:rsidR="00D9438B">
        <w:t>, and prior distributions</w:t>
      </w:r>
      <w:r>
        <w:t xml:space="preserve"> </w:t>
      </w:r>
      <w:r w:rsidR="00D9438B">
        <w:t>for</w:t>
      </w:r>
      <w:r>
        <w:t xml:space="preserve"> the </w:t>
      </w:r>
      <w:r w:rsidR="000D62C1">
        <w:t>b</w:t>
      </w:r>
      <w:r w:rsidR="00A35269">
        <w:t>ottom water temperature and δ</w:t>
      </w:r>
      <w:r w:rsidR="00A35269">
        <w:rPr>
          <w:vertAlign w:val="superscript"/>
        </w:rPr>
        <w:t>18</w:t>
      </w:r>
      <w:r w:rsidR="00A35269">
        <w:t xml:space="preserve">O </w:t>
      </w:r>
      <w:r>
        <w:t xml:space="preserve">time series models based on the </w:t>
      </w:r>
      <w:r w:rsidR="00D9438B">
        <w:t xml:space="preserve">properties of each record. </w:t>
      </w:r>
      <w:r w:rsidR="008360EB">
        <w:t>F</w:t>
      </w:r>
      <w:r w:rsidR="00A35269">
        <w:t>or site 806</w:t>
      </w:r>
      <w:r w:rsidR="00DB5209">
        <w:t xml:space="preserve"> we use a time step of 50 kyr from 18 Ma to present, adequate to allow the time series model to adapt across the range of surpa-orbital timescales represented in the sample distribution.</w:t>
      </w:r>
      <w:r w:rsidR="00A35269">
        <w:t xml:space="preserve"> </w:t>
      </w:r>
      <w:r w:rsidR="000D62C1">
        <w:t xml:space="preserve">Prior estimates </w:t>
      </w:r>
      <w:r w:rsidR="00097B46">
        <w:t xml:space="preserve">of </w:t>
      </w:r>
      <w:r w:rsidR="00A4423E">
        <w:t xml:space="preserve">the </w:t>
      </w:r>
      <w:r w:rsidR="00097B46">
        <w:t xml:space="preserve">error term parameters </w:t>
      </w:r>
      <w:r w:rsidR="000D62C1">
        <w:t xml:space="preserve">were chosen </w:t>
      </w:r>
      <w:r w:rsidR="00F61B29">
        <w:t xml:space="preserve">to allow sampling across a range of weak to moderate autocorrelation states and error variances that were consistent with first-order interpretations of the proxy data </w:t>
      </w:r>
      <w:r w:rsidR="00097B46">
        <w:t>(</w:t>
      </w:r>
      <w:bookmarkStart w:id="0" w:name="OLE_LINK3"/>
      <w:bookmarkStart w:id="1" w:name="OLE_LINK4"/>
      <w:r w:rsidR="00097B46" w:rsidRPr="000454FA">
        <w:rPr>
          <w:rFonts w:cstheme="minorHAnsi"/>
          <w:i/>
        </w:rPr>
        <w:t>φ</w:t>
      </w:r>
      <w:r w:rsidR="00097B46">
        <w:t xml:space="preserve"> ~ U[0, 0.4]</w:t>
      </w:r>
      <w:bookmarkEnd w:id="0"/>
      <w:bookmarkEnd w:id="1"/>
      <w:r w:rsidR="00097B46">
        <w:t xml:space="preserve"> for both </w:t>
      </w:r>
      <w:r w:rsidR="00097B46">
        <w:lastRenderedPageBreak/>
        <w:t xml:space="preserve">proxies; </w:t>
      </w:r>
      <w:bookmarkStart w:id="2" w:name="OLE_LINK1"/>
      <w:bookmarkStart w:id="3" w:name="OLE_LINK2"/>
      <w:r w:rsidR="00A4423E">
        <w:rPr>
          <w:rFonts w:cstheme="minorHAnsi"/>
          <w:i/>
        </w:rPr>
        <w:t>τ</w:t>
      </w:r>
      <w:r w:rsidR="00097B46">
        <w:rPr>
          <w:i/>
          <w:vertAlign w:val="subscript"/>
        </w:rPr>
        <w:t>BWT</w:t>
      </w:r>
      <w:r w:rsidR="00097B46">
        <w:t xml:space="preserve"> </w:t>
      </w:r>
      <w:bookmarkEnd w:id="2"/>
      <w:bookmarkEnd w:id="3"/>
      <w:r w:rsidR="00097B46">
        <w:t xml:space="preserve">~ </w:t>
      </w:r>
      <w:r w:rsidR="00097B46" w:rsidRPr="00097B46">
        <w:rPr>
          <w:rFonts w:cstheme="minorHAnsi"/>
        </w:rPr>
        <w:t>Γ</w:t>
      </w:r>
      <w:r w:rsidR="00097B46" w:rsidRPr="00097B46">
        <w:t>[</w:t>
      </w:r>
      <w:r w:rsidR="00037935">
        <w:t>20</w:t>
      </w:r>
      <w:r w:rsidR="00097B46" w:rsidRPr="00097B46">
        <w:t>,</w:t>
      </w:r>
      <w:r w:rsidR="00037935">
        <w:t xml:space="preserve"> 2</w:t>
      </w:r>
      <w:r w:rsidR="00097B46" w:rsidRPr="00097B46">
        <w:t>]</w:t>
      </w:r>
      <w:r w:rsidR="00097B46">
        <w:t xml:space="preserve">; </w:t>
      </w:r>
      <w:r w:rsidR="00A4423E">
        <w:rPr>
          <w:rFonts w:cstheme="minorHAnsi"/>
          <w:i/>
        </w:rPr>
        <w:t>τ</w:t>
      </w:r>
      <w:r w:rsidR="00097B46">
        <w:rPr>
          <w:i/>
          <w:vertAlign w:val="subscript"/>
        </w:rPr>
        <w:t>δ18Osw</w:t>
      </w:r>
      <w:r w:rsidR="00097B46">
        <w:t xml:space="preserve"> ~ </w:t>
      </w:r>
      <w:r w:rsidR="00097B46" w:rsidRPr="00097B46">
        <w:rPr>
          <w:rFonts w:cstheme="minorHAnsi"/>
        </w:rPr>
        <w:t>Γ</w:t>
      </w:r>
      <w:r w:rsidR="00097B46" w:rsidRPr="00097B46">
        <w:t>[</w:t>
      </w:r>
      <w:r w:rsidR="00037935">
        <w:t>10</w:t>
      </w:r>
      <w:r w:rsidR="00097B46" w:rsidRPr="00097B46">
        <w:t>,</w:t>
      </w:r>
      <w:r w:rsidR="00037935">
        <w:t xml:space="preserve"> 0.2</w:t>
      </w:r>
      <w:r w:rsidR="00097B46" w:rsidRPr="00097B46">
        <w:t>]</w:t>
      </w:r>
      <w:r w:rsidR="00097B46">
        <w:t xml:space="preserve">). </w:t>
      </w:r>
      <w:r w:rsidR="007F67CE">
        <w:t>We use weakly informative uniform priors for initial values at 18 Ma (</w:t>
      </w:r>
      <w:r w:rsidR="007F67CE" w:rsidRPr="007F67CE">
        <w:rPr>
          <w:i/>
        </w:rPr>
        <w:t>BWT</w:t>
      </w:r>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r w:rsidR="00DB5209">
        <w:t xml:space="preserve"> For the higher-resolution Pleistocene records, we bound the models between 1.32 and 1.235 Ma and adopt a time step of 1 kyr, accommodating orbital-scale changes in the parameter values. We adopt the same prior distributions for </w:t>
      </w:r>
      <w:r w:rsidR="00DB5209">
        <w:rPr>
          <w:rFonts w:cstheme="minorHAnsi"/>
          <w:i/>
        </w:rPr>
        <w:t>τ</w:t>
      </w:r>
      <w:r w:rsidR="00DB5209">
        <w:rPr>
          <w:i/>
          <w:vertAlign w:val="subscript"/>
        </w:rPr>
        <w:t>BWT</w:t>
      </w:r>
      <w:r w:rsidR="00DB5209">
        <w:t xml:space="preserve"> and </w:t>
      </w:r>
      <w:r w:rsidR="00DB5209">
        <w:rPr>
          <w:rFonts w:cstheme="minorHAnsi"/>
          <w:i/>
        </w:rPr>
        <w:t>τ</w:t>
      </w:r>
      <w:r w:rsidR="00DB5209">
        <w:rPr>
          <w:i/>
          <w:vertAlign w:val="subscript"/>
        </w:rPr>
        <w:t>δ18Osw</w:t>
      </w:r>
      <w:r w:rsidR="00DB5209">
        <w:t xml:space="preserve"> as in the </w:t>
      </w:r>
      <w:r w:rsidR="00D93D93">
        <w:t xml:space="preserve">long-term model, but use a broader prior on </w:t>
      </w:r>
      <w:r w:rsidR="00D93D93" w:rsidRPr="000454FA">
        <w:rPr>
          <w:rFonts w:cstheme="minorHAnsi"/>
          <w:i/>
        </w:rPr>
        <w:t>φ</w:t>
      </w:r>
      <w:r w:rsidR="00D93D93">
        <w:t xml:space="preserve"> (U[0, 0.8] for both environmental variables) based on the expectation that temporal autocorrelation in temperature and seawater δ</w:t>
      </w:r>
      <w:r w:rsidR="00D93D93" w:rsidRPr="00D93D93">
        <w:rPr>
          <w:vertAlign w:val="superscript"/>
        </w:rPr>
        <w:t>18</w:t>
      </w:r>
      <w:r w:rsidR="00D93D93">
        <w:t>O trends will be stronger at timescales of 1 kyr than at 50 kyr.</w:t>
      </w:r>
    </w:p>
    <w:p w:rsidR="00D01509" w:rsidRDefault="00D01509" w:rsidP="00D01509">
      <w:pPr>
        <w:pStyle w:val="Heading2"/>
      </w:pPr>
      <w:r>
        <w:t>Model inversion</w:t>
      </w:r>
    </w:p>
    <w:p w:rsidR="00D93D93" w:rsidRDefault="007F67CE" w:rsidP="004A1A3C">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w:t>
      </w:r>
      <w:r w:rsidR="0094716B">
        <w:t>5</w:t>
      </w:r>
      <w:r>
        <w:t>.</w:t>
      </w:r>
      <w:r w:rsidR="0094716B">
        <w:t>1</w:t>
      </w:r>
      <w:r>
        <w:t xml:space="preserve">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rjags</w:t>
      </w:r>
      <w:r w:rsidR="00FE7F00">
        <w:t xml:space="preserve"> </w:t>
      </w:r>
      <w:r w:rsidR="00055DF5">
        <w:fldChar w:fldCharType="begin"/>
      </w:r>
      <w:r w:rsidR="0008313A">
        <w:instrText xml:space="preserve"> ADDIN EN.CITE &lt;EndNote&gt;&lt;Cite&gt;&lt;Author&gt;Plummer&lt;/Author&gt;&lt;Year&gt;2018&lt;/Year&gt;&lt;RecNum&gt;7504&lt;/RecNum&gt;&lt;DisplayText&gt;(Plummer 2018)&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8. https://CRAN.R-project.org/package=rjags&lt;/title&gt;&lt;/titles&gt;&lt;dates&gt;&lt;year&gt;2018&lt;/year&gt;&lt;/dates&gt;&lt;urls&gt;&lt;related-urls&gt;&lt;url&gt;https://CRAN.R-project.org/package=rjags&lt;/url&gt;&lt;/related-urls&gt;&lt;/urls&gt;&lt;/record&gt;&lt;/Cite&gt;&lt;/EndNote&gt;</w:instrText>
      </w:r>
      <w:r w:rsidR="00055DF5">
        <w:fldChar w:fldCharType="separate"/>
      </w:r>
      <w:r w:rsidR="003A0FB6">
        <w:rPr>
          <w:noProof/>
        </w:rPr>
        <w:t>(Plummer 2018)</w:t>
      </w:r>
      <w:r w:rsidR="00055DF5">
        <w:fldChar w:fldCharType="end"/>
      </w:r>
      <w:r>
        <w:t xml:space="preserve"> and R2jags </w:t>
      </w:r>
      <w:r w:rsidR="004A1A3C">
        <w:fldChar w:fldCharType="begin"/>
      </w:r>
      <w:r w:rsidR="004A1A3C">
        <w:instrText xml:space="preserve"> ADDIN EN.CITE &lt;EndNote&gt;&lt;Cite&gt;&lt;Author&gt;Su&lt;/Author&gt;&lt;Year&gt;2015&lt;/Year&gt;&lt;RecNum&gt;7505&lt;/RecNum&gt;&lt;DisplayText&gt;(Su &amp;amp; Yajima 2015)&lt;/DisplayText&gt;&lt;record&gt;&lt;rec-number&gt;7505&lt;/rec-number&gt;&lt;foreign-keys&gt;&lt;key app="EN" db-id="2xvta5exevtse2ef2a8pxfzmtwdwarp0aeps" timestamp="1541424878"&gt;7505&lt;/key&gt;&lt;/foreign-keys&gt;&lt;ref-type name="Journal Article"&gt;17&lt;/ref-type&gt;&lt;contributors&gt;&lt;authors&gt;&lt;author&gt;Su, Y.-S.&lt;/author&gt;&lt;author&gt;Yajima, M.&lt;/author&gt;&lt;/authors&gt;&lt;/contributors&gt;&lt;titles&gt;&lt;title&gt;R2jags: Using R to Run &amp;apos;JAGS&amp;apos;. R package version 0.5-7. https://CRAN.R-project.org/package=R2jags&lt;/title&gt;&lt;/titles&gt;&lt;dates&gt;&lt;year&gt;2015&lt;/year&gt;&lt;/dates&gt;&lt;urls&gt;&lt;/urls&gt;&lt;/record&gt;&lt;/Cite&gt;&lt;/EndNote&gt;</w:instrText>
      </w:r>
      <w:r w:rsidR="004A1A3C">
        <w:fldChar w:fldCharType="separate"/>
      </w:r>
      <w:r w:rsidR="004A1A3C">
        <w:rPr>
          <w:noProof/>
        </w:rPr>
        <w:t>(Su &amp; Yajima 2015)</w:t>
      </w:r>
      <w:r w:rsidR="004A1A3C">
        <w:fldChar w:fldCharType="end"/>
      </w:r>
      <w:r>
        <w:t xml:space="preserve"> packages. </w:t>
      </w:r>
      <w:r w:rsidR="0010669F">
        <w:t>Three chains were run in parallel. Convergence was assessed visually via trace plots and with reference to the Gelman and Rubin convergence factor</w:t>
      </w:r>
      <w:r w:rsidR="00D93D93">
        <w:t xml:space="preserve"> </w:t>
      </w:r>
      <w:r w:rsidR="00D93D93">
        <w:fldChar w:fldCharType="begin"/>
      </w:r>
      <w:r w:rsidR="00D93D93">
        <w:instrText xml:space="preserve"> ADDIN EN.CITE &lt;EndNote&gt;&lt;Cite&gt;&lt;Author&gt;Gelman&lt;/Author&gt;&lt;Year&gt;1992&lt;/Year&gt;&lt;RecNum&gt;7443&lt;/RecNum&gt;&lt;Prefix&gt;Rhat`; &lt;/Prefix&gt;&lt;DisplayText&gt;(Rhat; Gelman &amp;amp; Rubin 1992)&lt;/DisplayText&gt;&lt;record&gt;&lt;rec-number&gt;7443&lt;/rec-number&gt;&lt;foreign-keys&gt;&lt;key app="EN" db-id="2xvta5exevtse2ef2a8pxfzmtwdwarp0aeps" timestamp="1536558303"&gt;7443&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abbr-1&gt;Stat Sci&lt;/abbr-1&gt;&lt;/periodical&gt;&lt;pages&gt;457-472&lt;/pages&gt;&lt;volume&gt;7&lt;/volume&gt;&lt;number&gt;4&lt;/number&gt;&lt;dates&gt;&lt;year&gt;1992&lt;/year&gt;&lt;/dates&gt;&lt;publisher&gt;Institute of Mathematical Statistics&lt;/publisher&gt;&lt;isbn&gt;0883-4237&lt;/isbn&gt;&lt;urls&gt;&lt;/urls&gt;&lt;/record&gt;&lt;/Cite&gt;&lt;/EndNote&gt;</w:instrText>
      </w:r>
      <w:r w:rsidR="00D93D93">
        <w:fldChar w:fldCharType="separate"/>
      </w:r>
      <w:r w:rsidR="00D93D93">
        <w:rPr>
          <w:noProof/>
        </w:rPr>
        <w:t>(Rhat; Gelman &amp; Rubin 1992)</w:t>
      </w:r>
      <w:r w:rsidR="00D93D93">
        <w:fldChar w:fldCharType="end"/>
      </w:r>
      <w:r w:rsidR="0010669F">
        <w:t xml:space="preserve"> and effective sample sizes reported by rjags. </w:t>
      </w:r>
    </w:p>
    <w:p w:rsidR="00D01509" w:rsidRDefault="00D93D93" w:rsidP="004A1A3C">
      <w:r>
        <w:t>For the site 806 analysis, chains were run to a length of 1e</w:t>
      </w:r>
      <w:r w:rsidRPr="0010669F">
        <w:rPr>
          <w:vertAlign w:val="superscript"/>
        </w:rPr>
        <w:t>6</w:t>
      </w:r>
      <w:r>
        <w:t xml:space="preserve"> samples with a burn-in period of 10e</w:t>
      </w:r>
      <w:r w:rsidRPr="0010669F">
        <w:rPr>
          <w:vertAlign w:val="superscript"/>
        </w:rPr>
        <w:t>5</w:t>
      </w:r>
      <w:r>
        <w:t xml:space="preserve"> samples and thinning to retain a total of 5,000 posterior samples. </w:t>
      </w:r>
      <w:bookmarkStart w:id="4" w:name="OLE_LINK5"/>
      <w:r w:rsidR="0010669F">
        <w:t xml:space="preserve">All parameters showed strong convergence </w:t>
      </w:r>
      <w:r w:rsidR="0010669F" w:rsidRPr="00037935">
        <w:t>(Rhat &lt;</w:t>
      </w:r>
      <w:r>
        <w:t>&lt;</w:t>
      </w:r>
      <w:r w:rsidR="0010669F" w:rsidRPr="00037935">
        <w:t xml:space="preserve"> 1.05</w:t>
      </w:r>
      <w:r w:rsidR="0010669F">
        <w:t xml:space="preserve">, effective sample size &gt; </w:t>
      </w:r>
      <w:r w:rsidR="004A1A3C" w:rsidRPr="00475E12">
        <w:rPr>
          <w:highlight w:val="yellow"/>
        </w:rPr>
        <w:t>3</w:t>
      </w:r>
      <w:r w:rsidR="00037935" w:rsidRPr="00475E12">
        <w:rPr>
          <w:highlight w:val="yellow"/>
        </w:rPr>
        <w:t>,</w:t>
      </w:r>
      <w:r w:rsidR="004A1A3C" w:rsidRPr="00475E12">
        <w:rPr>
          <w:highlight w:val="yellow"/>
        </w:rPr>
        <w:t>5</w:t>
      </w:r>
      <w:r w:rsidR="00037935" w:rsidRPr="00475E12">
        <w:rPr>
          <w:highlight w:val="yellow"/>
        </w:rPr>
        <w:t>00</w:t>
      </w:r>
      <w:r w:rsidR="0010669F">
        <w:t xml:space="preserve">) </w:t>
      </w:r>
      <w:bookmarkEnd w:id="4"/>
      <w:r w:rsidR="0010669F">
        <w:t xml:space="preserve">with the exception of </w:t>
      </w:r>
      <w:r w:rsidR="004A1A3C">
        <w:t xml:space="preserve">some parts of the seawater Mg/Ca time series and the initialization period of the </w:t>
      </w:r>
      <w:r w:rsidR="004A1A3C" w:rsidRPr="004A1A3C">
        <w:rPr>
          <w:i/>
        </w:rPr>
        <w:t>BWT</w:t>
      </w:r>
      <w:r w:rsidR="004A1A3C">
        <w:t xml:space="preserve"> and </w:t>
      </w:r>
      <w:r w:rsidR="004A1A3C" w:rsidRPr="004A1A3C">
        <w:rPr>
          <w:i/>
        </w:rPr>
        <w:t>δ</w:t>
      </w:r>
      <w:r w:rsidR="004A1A3C" w:rsidRPr="004A1A3C">
        <w:rPr>
          <w:i/>
          <w:vertAlign w:val="superscript"/>
        </w:rPr>
        <w:t>18</w:t>
      </w:r>
      <w:r w:rsidR="004A1A3C" w:rsidRPr="004A1A3C">
        <w:rPr>
          <w:i/>
        </w:rPr>
        <w:t>O</w:t>
      </w:r>
      <w:r w:rsidR="004A1A3C" w:rsidRPr="004A1A3C">
        <w:rPr>
          <w:i/>
          <w:vertAlign w:val="subscript"/>
        </w:rPr>
        <w:t>sw</w:t>
      </w:r>
      <w:r w:rsidR="004A1A3C">
        <w:t xml:space="preserve"> time series (i.e. prior to the first proxy observation).</w:t>
      </w:r>
      <w:r w:rsidR="0010669F">
        <w:t xml:space="preserve"> The long run and burn-in periods were </w:t>
      </w:r>
      <w:r>
        <w:t xml:space="preserve">dictated </w:t>
      </w:r>
      <w:r w:rsidR="0010669F">
        <w:t xml:space="preserve">by the </w:t>
      </w:r>
      <w:r w:rsidR="0010669F" w:rsidRPr="0010669F">
        <w:rPr>
          <w:i/>
        </w:rPr>
        <w:t>MgCa</w:t>
      </w:r>
      <w:r w:rsidR="0010669F" w:rsidRPr="0010669F">
        <w:rPr>
          <w:i/>
          <w:vertAlign w:val="subscript"/>
        </w:rPr>
        <w:t>sw</w:t>
      </w:r>
      <w:r>
        <w:t xml:space="preserve"> time series values,</w:t>
      </w:r>
      <w:r w:rsidR="0010669F">
        <w:t xml:space="preserve"> which exhibited very strong autocorrelation</w:t>
      </w:r>
      <w:r w:rsidR="004A1A3C">
        <w:t xml:space="preserve"> as a result of </w:t>
      </w:r>
      <w:r>
        <w:t>their ‘stiff’ time series behavior</w:t>
      </w:r>
      <w:r w:rsidR="004A1A3C">
        <w:t xml:space="preserve"> and weak data constraints. Qualitative assessment showed no perceptible covariance </w:t>
      </w:r>
      <w:r w:rsidR="00730FC8">
        <w:t xml:space="preserve">between seawater MgCa and other parameters </w:t>
      </w:r>
      <w:r w:rsidR="004A1A3C">
        <w:t xml:space="preserve">in the posterior </w:t>
      </w:r>
      <w:r w:rsidR="00730FC8">
        <w:t>samples</w:t>
      </w:r>
      <w:r w:rsidR="004A1A3C">
        <w:t xml:space="preserve">; as a </w:t>
      </w:r>
      <w:r w:rsidR="000F16D4">
        <w:t>result,</w:t>
      </w:r>
      <w:r w:rsidR="004A1A3C">
        <w:t xml:space="preserve"> we do not believe the weaker </w:t>
      </w:r>
      <w:r w:rsidR="004A1A3C">
        <w:lastRenderedPageBreak/>
        <w:t xml:space="preserve">sampling from the </w:t>
      </w:r>
      <w:r w:rsidR="004A1A3C" w:rsidRPr="004A1A3C">
        <w:rPr>
          <w:i/>
        </w:rPr>
        <w:t>MgCa</w:t>
      </w:r>
      <w:r w:rsidR="004A1A3C" w:rsidRPr="004A1A3C">
        <w:rPr>
          <w:i/>
          <w:vertAlign w:val="subscript"/>
        </w:rPr>
        <w:t>sw</w:t>
      </w:r>
      <w:r w:rsidR="004A1A3C">
        <w:t xml:space="preserve"> posterior has a significant impact on our results or interpretations. The entire analysis took approximately </w:t>
      </w:r>
      <w:r w:rsidR="004A1A3C" w:rsidRPr="00730FC8">
        <w:rPr>
          <w:highlight w:val="yellow"/>
        </w:rPr>
        <w:t>15</w:t>
      </w:r>
      <w:r w:rsidR="004A1A3C">
        <w:t xml:space="preserve"> hours running on three cores of a Windows desktop computer.</w:t>
      </w:r>
    </w:p>
    <w:p w:rsidR="00730FC8" w:rsidRPr="00475E12" w:rsidRDefault="00730FC8" w:rsidP="004A1A3C">
      <w:r>
        <w:t>For the Pleistocene data we conducted three different analyses, the first two inverting data from each site independently and the third inverting both records together.</w:t>
      </w:r>
      <w:r w:rsidR="00475E12">
        <w:t xml:space="preserve"> Because of the short time interval covered by these analyses we did not model the seawater Mg/Ca explicitly, but estimated paleo-seawater Mg/Ca values, where needed, from the posterior distributions of an independent inversion of the sweater Mg/Ca proxy data. Chains were run to </w:t>
      </w:r>
      <w:r w:rsidR="00475E12" w:rsidRPr="00C80E26">
        <w:rPr>
          <w:highlight w:val="yellow"/>
        </w:rPr>
        <w:t>5e</w:t>
      </w:r>
      <w:r w:rsidR="00475E12" w:rsidRPr="00C80E26">
        <w:rPr>
          <w:highlight w:val="yellow"/>
          <w:vertAlign w:val="superscript"/>
        </w:rPr>
        <w:t>5</w:t>
      </w:r>
      <w:r w:rsidR="00475E12" w:rsidRPr="00C80E26">
        <w:rPr>
          <w:highlight w:val="yellow"/>
        </w:rPr>
        <w:t xml:space="preserve"> and 1e</w:t>
      </w:r>
      <w:r w:rsidR="00475E12" w:rsidRPr="00C80E26">
        <w:rPr>
          <w:highlight w:val="yellow"/>
          <w:vertAlign w:val="superscript"/>
        </w:rPr>
        <w:t>6</w:t>
      </w:r>
      <w:r w:rsidR="00475E12">
        <w:t xml:space="preserve"> samples for the single- and multi-site analyses, respectively, using a burn in period of 1e</w:t>
      </w:r>
      <w:r w:rsidR="00475E12">
        <w:rPr>
          <w:vertAlign w:val="superscript"/>
        </w:rPr>
        <w:t>4</w:t>
      </w:r>
      <w:r w:rsidR="00475E12">
        <w:t xml:space="preserve"> samples and thinning to retain 5,000 posterior samples. All parameters showed strong convergence </w:t>
      </w:r>
      <w:r w:rsidR="00C80E26">
        <w:t>(Rhat &lt;&lt; 1.05) and effective samples sizes were &gt;4,000 for most parameters and &gt;2,000 for all parameters excluding the initialization period of the time series (i.e. prior to the first observation).</w:t>
      </w:r>
      <w:r w:rsidR="0055513D">
        <w:t xml:space="preserve"> Total analysis time ranged from &lt;1 hour (site 1123) to ~</w:t>
      </w:r>
      <w:r w:rsidR="0055513D" w:rsidRPr="0055513D">
        <w:rPr>
          <w:highlight w:val="yellow"/>
        </w:rPr>
        <w:t>XX</w:t>
      </w:r>
      <w:r w:rsidR="0055513D">
        <w:t xml:space="preserve"> hours running three chains in parallel.</w:t>
      </w:r>
    </w:p>
    <w:p w:rsidR="004156B1" w:rsidRDefault="004156B1" w:rsidP="004156B1">
      <w:pPr>
        <w:pStyle w:val="Heading1"/>
      </w:pPr>
      <w:r>
        <w:t>Results and Discussion</w:t>
      </w:r>
    </w:p>
    <w:p w:rsidR="004156B1" w:rsidRDefault="007E3536" w:rsidP="007E3536">
      <w:pPr>
        <w:pStyle w:val="Heading2"/>
      </w:pPr>
      <w:r>
        <w:t>JPI paleoenvironmental reconstructions</w:t>
      </w:r>
    </w:p>
    <w:p w:rsidR="00C3741C" w:rsidRDefault="0055513D" w:rsidP="00C3741C">
      <w:r>
        <w:t xml:space="preserve">The JPI paleoenvironmental reconstructions obtained in the long-term analysis are similar, to first order, to the reconstructions from Lear et al. </w:t>
      </w:r>
      <w:r>
        <w:fldChar w:fldCharType="begin"/>
      </w:r>
      <w:r w:rsidR="00C3741C">
        <w:instrText xml:space="preserve"> ADDIN EN.CITE &lt;EndNote&gt;&lt;Cite ExcludeAuth="1"&gt;&lt;Author&gt;Lear&lt;/Author&gt;&lt;Year&gt;2015&lt;/Year&gt;&lt;RecNum&gt;7495&lt;/RecNum&gt;&lt;Suffix&gt;`; hereafter L15&lt;/Suffix&gt;&lt;DisplayText&gt;(2015; hereafter L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fldChar w:fldCharType="separate"/>
      </w:r>
      <w:r w:rsidR="00C3741C">
        <w:rPr>
          <w:noProof/>
        </w:rPr>
        <w:t>(2015; hereafter L15)</w:t>
      </w:r>
      <w:r>
        <w:fldChar w:fldCharType="end"/>
      </w:r>
      <w:r>
        <w:t xml:space="preserve"> on which our analysis was modeled</w:t>
      </w:r>
      <w:r w:rsidR="00C3741C">
        <w:t xml:space="preserve"> (Fig. 2)</w:t>
      </w:r>
      <w:r>
        <w:t xml:space="preserve">. </w:t>
      </w:r>
      <w:r w:rsidR="00D00118">
        <w:t xml:space="preserve">Our reconstruction shows strong support for ~2 </w:t>
      </w:r>
      <w:bookmarkStart w:id="5" w:name="OLE_LINK6"/>
      <w:bookmarkStart w:id="6" w:name="OLE_LINK7"/>
      <w:r w:rsidR="00D00118">
        <w:rPr>
          <w:rFonts w:cstheme="minorHAnsi"/>
        </w:rPr>
        <w:t xml:space="preserve">°C </w:t>
      </w:r>
      <w:bookmarkEnd w:id="5"/>
      <w:bookmarkEnd w:id="6"/>
      <w:r w:rsidR="00D00118">
        <w:rPr>
          <w:rFonts w:cstheme="minorHAnsi"/>
        </w:rPr>
        <w:t>of bottom-water warming at site 806 during the mid-Miocene Climatic Optimum (centered here on ~15.5 Ma), and although abrupt cooling followed this event, water temperatures warmed again</w:t>
      </w:r>
      <w:r w:rsidR="00D00118">
        <w:t xml:space="preserve"> by ~1 </w:t>
      </w:r>
      <w:bookmarkStart w:id="7" w:name="OLE_LINK8"/>
      <w:bookmarkStart w:id="8" w:name="OLE_LINK9"/>
      <w:r w:rsidR="00D00118">
        <w:rPr>
          <w:rFonts w:cstheme="minorHAnsi"/>
        </w:rPr>
        <w:t>°C</w:t>
      </w:r>
      <w:bookmarkEnd w:id="7"/>
      <w:bookmarkEnd w:id="8"/>
      <w:r w:rsidR="00D00118">
        <w:rPr>
          <w:rFonts w:cstheme="minorHAnsi"/>
        </w:rPr>
        <w:t xml:space="preserve"> </w:t>
      </w:r>
      <w:r w:rsidR="00D00118">
        <w:t>into the late Miocene. A strong and sustained multi-My</w:t>
      </w:r>
      <w:r w:rsidR="00A55AC8">
        <w:t>r</w:t>
      </w:r>
      <w:r w:rsidR="00D00118">
        <w:t xml:space="preserve"> cooling trend began at the site just prior to 5 Ma and persisted throughout the remainder of the record. </w:t>
      </w:r>
      <w:r w:rsidR="00C3741C">
        <w:t xml:space="preserve">Our absolute temperature estimates are most similar to those obtained by L15 using their “NBB” calibrations, which is unsurprising given that these estimates used their full suite of calibration data, as was done here. </w:t>
      </w:r>
      <w:r w:rsidR="00C3741C">
        <w:t xml:space="preserve">Our estimates of seawater Mg/Ca </w:t>
      </w:r>
      <w:r w:rsidR="00C3741C">
        <w:t xml:space="preserve">match those </w:t>
      </w:r>
      <w:r w:rsidR="005127D6">
        <w:t xml:space="preserve">obtained </w:t>
      </w:r>
      <w:r w:rsidR="00C3741C">
        <w:t xml:space="preserve">by L15 </w:t>
      </w:r>
      <w:r w:rsidR="005127D6">
        <w:t>using polynomial curve-</w:t>
      </w:r>
      <w:r w:rsidR="005127D6">
        <w:lastRenderedPageBreak/>
        <w:t xml:space="preserve">fitting </w:t>
      </w:r>
      <w:r w:rsidR="00C3741C">
        <w:t xml:space="preserve">throughout most of the common period of analysis. Prior to </w:t>
      </w:r>
      <w:r w:rsidR="00C3741C">
        <w:t>40 Ma</w:t>
      </w:r>
      <w:r w:rsidR="00C3741C">
        <w:t xml:space="preserve"> our estimates diverge, reflecting the incorporating additional data from the Cretaceous in our analysis, but this difference is trivial given that L15 did not </w:t>
      </w:r>
      <w:r w:rsidR="005127D6">
        <w:t>use the curve-fit estimates from this part of the record in their analysis</w:t>
      </w:r>
      <w:r w:rsidR="00C3741C">
        <w:t>.</w:t>
      </w:r>
      <w:r w:rsidR="00965DD2">
        <w:t xml:space="preserve"> 95% credible intervals estimated from JPI average ca. 3 </w:t>
      </w:r>
      <w:r w:rsidR="00965DD2">
        <w:rPr>
          <w:rFonts w:cstheme="minorHAnsi"/>
        </w:rPr>
        <w:t>°C</w:t>
      </w:r>
      <w:r w:rsidR="00965DD2">
        <w:t xml:space="preserve"> and 0.5 </w:t>
      </w:r>
      <w:r w:rsidR="00965DD2">
        <w:rPr>
          <w:rFonts w:cstheme="minorHAnsi"/>
        </w:rPr>
        <w:t>‰</w:t>
      </w:r>
      <w:r w:rsidR="00965DD2">
        <w:t>, which is similar to the uncertainty bounds provided by L15 based on iterative estimation using different calibration functions. The width of the JPI CIs varies subtly across the time series, with somewhat narrower intervals during periods of dense sampling, e.g., in the late Pleistocene.</w:t>
      </w:r>
    </w:p>
    <w:p w:rsidR="0094716B" w:rsidRDefault="0094716B" w:rsidP="00C3741C">
      <w:r>
        <w:t xml:space="preserve">Short para on </w:t>
      </w:r>
      <w:r w:rsidR="00965DD2">
        <w:t>1123 and U1385 resu</w:t>
      </w:r>
      <w:r w:rsidR="00FA10F9">
        <w:t>lts</w:t>
      </w:r>
      <w:bookmarkStart w:id="9" w:name="_GoBack"/>
      <w:bookmarkEnd w:id="9"/>
    </w:p>
    <w:p w:rsidR="00FA10F9" w:rsidRDefault="00FA10F9" w:rsidP="00FA10F9">
      <w:pPr>
        <w:pStyle w:val="Heading2"/>
      </w:pPr>
      <w:r>
        <w:t>Time series properties</w:t>
      </w:r>
    </w:p>
    <w:p w:rsidR="0094716B" w:rsidRDefault="00C3741C" w:rsidP="007E3536">
      <w:r>
        <w:t xml:space="preserve">One </w:t>
      </w:r>
      <w:r w:rsidR="00FA10F9">
        <w:t xml:space="preserve">visually striking </w:t>
      </w:r>
      <w:r>
        <w:t xml:space="preserve">difference between the </w:t>
      </w:r>
      <w:r w:rsidR="00A55AC8">
        <w:t xml:space="preserve">JPI and L15 </w:t>
      </w:r>
      <w:r>
        <w:t>reconstructions</w:t>
      </w:r>
      <w:r w:rsidR="005127D6">
        <w:t xml:space="preserve"> </w:t>
      </w:r>
      <w:r>
        <w:t xml:space="preserve">is the </w:t>
      </w:r>
      <w:r w:rsidR="00FA10F9">
        <w:t xml:space="preserve">higher variability </w:t>
      </w:r>
      <w:r>
        <w:t>implied</w:t>
      </w:r>
      <w:r w:rsidR="005127D6">
        <w:t xml:space="preserve"> </w:t>
      </w:r>
      <w:r w:rsidR="00FA10F9">
        <w:t xml:space="preserve">by L15 </w:t>
      </w:r>
      <w:r w:rsidR="00AB640F">
        <w:t xml:space="preserve">for </w:t>
      </w:r>
      <w:r w:rsidR="00AB640F">
        <w:t>BWT and δ</w:t>
      </w:r>
      <w:r w:rsidR="00AB640F">
        <w:rPr>
          <w:vertAlign w:val="superscript"/>
        </w:rPr>
        <w:t>18</w:t>
      </w:r>
      <w:r w:rsidR="00AB640F">
        <w:t>O</w:t>
      </w:r>
      <w:r w:rsidR="00AB640F" w:rsidRPr="005127D6">
        <w:rPr>
          <w:vertAlign w:val="subscript"/>
        </w:rPr>
        <w:t>sw</w:t>
      </w:r>
      <w:r w:rsidR="00AB640F">
        <w:t xml:space="preserve"> </w:t>
      </w:r>
      <w:r w:rsidR="005127D6">
        <w:t>(e.g., compare our Fig. 2 with their Fig. 7)</w:t>
      </w:r>
      <w:r>
        <w:t xml:space="preserve">. As </w:t>
      </w:r>
      <w:r w:rsidR="005127D6">
        <w:t>is</w:t>
      </w:r>
      <w:r>
        <w:t xml:space="preserve"> common in traditional proxy interpretations, the L15 paleoenvironmental record treats each individual datum as an estimate of </w:t>
      </w:r>
      <w:r w:rsidR="00E37B59">
        <w:t xml:space="preserve">an </w:t>
      </w:r>
      <w:r w:rsidR="0094716B">
        <w:t xml:space="preserve">independent </w:t>
      </w:r>
      <w:r w:rsidR="00E37B59">
        <w:t xml:space="preserve">environmental </w:t>
      </w:r>
      <w:r w:rsidR="005127D6">
        <w:t>state</w:t>
      </w:r>
      <w:r w:rsidR="0094716B">
        <w:t xml:space="preserve">, giving a </w:t>
      </w:r>
      <w:r w:rsidR="00AB640F">
        <w:t>reconstruct</w:t>
      </w:r>
      <w:r w:rsidR="005D45D6">
        <w:t xml:space="preserve">ion </w:t>
      </w:r>
      <w:r w:rsidR="00AB640F">
        <w:t>centere</w:t>
      </w:r>
      <w:r w:rsidR="0094716B">
        <w:t>d on</w:t>
      </w:r>
      <w:r w:rsidR="00AB640F">
        <w:t xml:space="preserve"> ‘best estimate</w:t>
      </w:r>
      <w:r w:rsidR="0094716B">
        <w:t>s</w:t>
      </w:r>
      <w:r w:rsidR="00AB640F">
        <w:t>’ derived from each data point</w:t>
      </w:r>
      <w:r w:rsidR="005D45D6">
        <w:t xml:space="preserve">. In reality, however, </w:t>
      </w:r>
      <w:r w:rsidR="00E37B59">
        <w:t xml:space="preserve">the environmental states giving rise to multiple </w:t>
      </w:r>
      <w:r w:rsidR="005D45D6">
        <w:t xml:space="preserve">proxy samples </w:t>
      </w:r>
      <w:r w:rsidR="00E37B59">
        <w:t xml:space="preserve">are not </w:t>
      </w:r>
      <w:r w:rsidR="005D45D6">
        <w:t xml:space="preserve">independent </w:t>
      </w:r>
      <w:r w:rsidR="0094716B">
        <w:t xml:space="preserve">if </w:t>
      </w:r>
      <w:r w:rsidR="005D45D6">
        <w:t>autocorrelation exists at the resolution at which the time series is sampled</w:t>
      </w:r>
      <w:r w:rsidR="00E37B59">
        <w:t>; for BWT and δ</w:t>
      </w:r>
      <w:r w:rsidR="00E37B59">
        <w:rPr>
          <w:vertAlign w:val="superscript"/>
        </w:rPr>
        <w:t>18</w:t>
      </w:r>
      <w:r w:rsidR="00E37B59">
        <w:t>O</w:t>
      </w:r>
      <w:r w:rsidR="00E37B59" w:rsidRPr="00E37B59">
        <w:rPr>
          <w:vertAlign w:val="subscript"/>
        </w:rPr>
        <w:t>sw</w:t>
      </w:r>
      <w:r w:rsidR="00E37B59">
        <w:t xml:space="preserve"> this is true over a broad spectrum of resolutions including those considered here</w:t>
      </w:r>
      <w:r w:rsidR="005D45D6">
        <w:t xml:space="preserve">. </w:t>
      </w:r>
      <w:r w:rsidR="00E37B59">
        <w:t xml:space="preserve">This is commonly implicitly acknowledged in proxy reconstructions by including a smoothed representation of the reconstruction, obtained using a (usually arbitrary) smoothing filter </w:t>
      </w:r>
      <w:r w:rsidR="00E37B59">
        <w:fldChar w:fldCharType="begin"/>
      </w:r>
      <w:r w:rsidR="00E37B59">
        <w:instrText xml:space="preserve"> ADDIN EN.CITE &lt;EndNote&gt;&lt;Cite&gt;&lt;Author&gt;Elderfield&lt;/Author&gt;&lt;Year&gt;2012&lt;/Year&gt;&lt;RecNum&gt;7508&lt;/RecNum&gt;&lt;Prefix&gt;e.g.`, &lt;/Prefix&gt;&lt;DisplayText&gt;(e.g., Elderfield et al. 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E37B59">
        <w:fldChar w:fldCharType="separate"/>
      </w:r>
      <w:r w:rsidR="00E37B59">
        <w:rPr>
          <w:noProof/>
        </w:rPr>
        <w:t>(e.g., Elderfield et al. 2012)</w:t>
      </w:r>
      <w:r w:rsidR="00E37B59">
        <w:fldChar w:fldCharType="end"/>
      </w:r>
      <w:r w:rsidR="00E37B59">
        <w:t xml:space="preserve">. </w:t>
      </w:r>
    </w:p>
    <w:p w:rsidR="00C3741C" w:rsidRDefault="00E37B59" w:rsidP="007E3536">
      <w:r>
        <w:t xml:space="preserve">In contrast, autocorrelation of the underlying environmental processes is considered explicitly in JPI, which treats each proxy </w:t>
      </w:r>
      <w:r w:rsidR="00E57616">
        <w:t xml:space="preserve">observation </w:t>
      </w:r>
      <w:r w:rsidR="0094716B">
        <w:t>as a</w:t>
      </w:r>
      <w:r w:rsidR="00E57616">
        <w:t xml:space="preserve"> sample arising from an underlying, autocorrelated environmental time series.</w:t>
      </w:r>
      <w:r w:rsidR="00A55AC8">
        <w:t xml:space="preserve"> The properties of the time series itself are estimated such that they are most likely given the statistical properties of the proxy models and the distribution of the data. For very certain proxy models or densely distributed data high-frequency variability, if supported by the data, is </w:t>
      </w:r>
      <w:r w:rsidR="00A55AC8">
        <w:lastRenderedPageBreak/>
        <w:t xml:space="preserve">reconstructed, whereas for uncertain models and smooth or sparsely-sampled records </w:t>
      </w:r>
      <w:r w:rsidR="0094716B">
        <w:t>the time series model will emphasize stronger autocorrelation and leverage multiple observations to better constrain the longer-term evolution of the mean state of the system. This is nicely illustrated by the comparison of JPI reconstructions for sites 1123 and U1385 (</w:t>
      </w:r>
      <w:r w:rsidR="0094716B" w:rsidRPr="0094716B">
        <w:rPr>
          <w:highlight w:val="yellow"/>
        </w:rPr>
        <w:t>Fig. X</w:t>
      </w:r>
      <w:r w:rsidR="0094716B">
        <w:t>)</w:t>
      </w:r>
      <w:r w:rsidR="00FA10F9">
        <w:t xml:space="preserve"> …</w:t>
      </w:r>
    </w:p>
    <w:p w:rsidR="00FA10F9" w:rsidRDefault="00FA10F9" w:rsidP="007E3536">
      <w:r>
        <w:t>Another advantage is ability to use all data w/o independent interpolation of values</w:t>
      </w:r>
    </w:p>
    <w:p w:rsidR="0055513D" w:rsidRDefault="00FA10F9" w:rsidP="007E3536">
      <w:r>
        <w:t>Scaling of CIs w/ data density</w:t>
      </w:r>
    </w:p>
    <w:p w:rsidR="00FA10F9" w:rsidRDefault="00FA10F9" w:rsidP="007E3536"/>
    <w:p w:rsidR="000B697C" w:rsidRDefault="000B697C" w:rsidP="000B697C">
      <w:pPr>
        <w:pStyle w:val="Heading2"/>
      </w:pPr>
      <w:r>
        <w:t>Proxy model properties</w:t>
      </w:r>
    </w:p>
    <w:p w:rsidR="000B697C" w:rsidRDefault="000B697C" w:rsidP="007E3536"/>
    <w:p w:rsidR="000B697C" w:rsidRDefault="00FA10F9" w:rsidP="000B697C">
      <w:pPr>
        <w:pStyle w:val="Heading2"/>
      </w:pPr>
      <w:bookmarkStart w:id="10" w:name="OLE_LINK10"/>
      <w:bookmarkStart w:id="11" w:name="OLE_LINK11"/>
      <w:r>
        <w:t>Derivative analyses</w:t>
      </w:r>
    </w:p>
    <w:bookmarkEnd w:id="10"/>
    <w:bookmarkEnd w:id="11"/>
    <w:p w:rsidR="000B697C" w:rsidRPr="004156B1" w:rsidRDefault="000B697C" w:rsidP="007E3536"/>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E37B59" w:rsidRPr="00E37B59" w:rsidRDefault="0091340F" w:rsidP="00E37B59">
      <w:pPr>
        <w:pStyle w:val="EndNoteBibliography"/>
        <w:spacing w:after="0"/>
        <w:ind w:left="720" w:hanging="720"/>
      </w:pPr>
      <w:r>
        <w:fldChar w:fldCharType="begin"/>
      </w:r>
      <w:r>
        <w:instrText xml:space="preserve"> ADDIN EN.REFLIST </w:instrText>
      </w:r>
      <w:r>
        <w:fldChar w:fldCharType="separate"/>
      </w:r>
      <w:r w:rsidR="00E37B59" w:rsidRPr="00E37B59">
        <w:t>Affek HP, Matthews A, Ayalon A, Bar-Matthews M, Burstyn Y, et al. 2014. Accounting for kinetic isotope effects in Soreq Cave (Israel) speleothems. Geochimica et Cosmochimica Acta 143: 303-18</w:t>
      </w:r>
    </w:p>
    <w:p w:rsidR="00E37B59" w:rsidRPr="00E37B59" w:rsidRDefault="00E37B59" w:rsidP="00E37B59">
      <w:pPr>
        <w:pStyle w:val="EndNoteBibliography"/>
        <w:spacing w:after="0"/>
        <w:ind w:left="720" w:hanging="720"/>
      </w:pPr>
      <w:r w:rsidRPr="00E37B59">
        <w:t>Bickert T, Berger W, Burke S, Schmidt H, Wefer G. 1993. Late Quaternary stable isotope record of benthic foraminifers: Sites 805 and 806, Ontong Java Plateau 1. Proceedings of the Ocean Drilling Program, Scientific Results 130: 411-20</w:t>
      </w:r>
    </w:p>
    <w:p w:rsidR="00E37B59" w:rsidRPr="00E37B59" w:rsidRDefault="00E37B59" w:rsidP="00E37B59">
      <w:pPr>
        <w:pStyle w:val="EndNoteBibliography"/>
        <w:spacing w:after="0"/>
        <w:ind w:left="720" w:hanging="720"/>
      </w:pPr>
      <w:r w:rsidRPr="00E37B59">
        <w:t>Birner B, Hodell DA, Tzedakis PC, Skinner LC. 2016. Similar millennial climate variability on the Iberian margin during two early Pleistocene glacials and MIS 3. Paleoceanography 31: 203-17</w:t>
      </w:r>
    </w:p>
    <w:p w:rsidR="00E37B59" w:rsidRPr="00E37B59" w:rsidRDefault="00E37B59" w:rsidP="00E37B59">
      <w:pPr>
        <w:pStyle w:val="EndNoteBibliography"/>
        <w:spacing w:after="0"/>
        <w:ind w:left="720" w:hanging="720"/>
      </w:pPr>
      <w:r w:rsidRPr="00E37B59">
        <w:t>Coggon RM, Teagle DAH, Smith-Duque CE, Alt JC, Cooper MJ. 2010. Reconstructing past seawater Mg/Ca and Sr/Ca from mid-ocean ridge flank calcium carbonate veins. Science 327: 1114-7</w:t>
      </w:r>
    </w:p>
    <w:p w:rsidR="00E37B59" w:rsidRPr="00E37B59" w:rsidRDefault="00E37B59" w:rsidP="00E37B59">
      <w:pPr>
        <w:pStyle w:val="EndNoteBibliography"/>
        <w:spacing w:after="0"/>
        <w:ind w:left="720" w:hanging="720"/>
      </w:pPr>
      <w:r w:rsidRPr="00E37B59">
        <w:t>Conte MH, Sicre M-A, Rühlemann C, Weber JC, Schulte S, et al. 2006. Global temperature calibration of the alkenone unsaturation index (UK′37) in surface waters and comparison with surface sediments. Geochemistry, Geophysics, Geosystems 7</w:t>
      </w:r>
    </w:p>
    <w:p w:rsidR="00E37B59" w:rsidRPr="00E37B59" w:rsidRDefault="00E37B59" w:rsidP="00E37B59">
      <w:pPr>
        <w:pStyle w:val="EndNoteBibliography"/>
        <w:spacing w:after="0"/>
        <w:ind w:left="720" w:hanging="720"/>
      </w:pPr>
      <w:r w:rsidRPr="00E37B59">
        <w:t>Conte MH, Thompson A, Lesley D, Harris RP. 1998. Genetic and physiological influences on the alkenone/alkenoate versus growth temperature relationship in Emiliania huxleyi and Gephyrocapsa oceanica. Geochimica et Cosmochimica Acta 62: 51-68</w:t>
      </w:r>
    </w:p>
    <w:p w:rsidR="00E37B59" w:rsidRPr="00E37B59" w:rsidRDefault="00E37B59" w:rsidP="00E37B59">
      <w:pPr>
        <w:pStyle w:val="EndNoteBibliography"/>
        <w:spacing w:after="0"/>
        <w:ind w:left="720" w:hanging="720"/>
      </w:pPr>
      <w:r w:rsidRPr="00E37B59">
        <w:t>de Villiers S, Nelson BK. 1999. Detection of Low-Temperature Hydrothermal Fluxes by Seawater Mg and Ca Anomalies. Science 285: 721</w:t>
      </w:r>
    </w:p>
    <w:p w:rsidR="00E37B59" w:rsidRPr="00E37B59" w:rsidRDefault="00E37B59" w:rsidP="00E37B59">
      <w:pPr>
        <w:pStyle w:val="EndNoteBibliography"/>
        <w:spacing w:after="0"/>
        <w:ind w:left="720" w:hanging="720"/>
      </w:pPr>
      <w:r w:rsidRPr="00E37B59">
        <w:t>Dee S, Emile-Geay J, Evans MN, Allam A, Steig EJ, Thompson DM. 2015. PRYSM: An open-source framework for PRoxY System Modeling, with applications to oxygen-isotope systems. Journal of Advances in Modeling Earth Systems 7: 1220-47</w:t>
      </w:r>
    </w:p>
    <w:p w:rsidR="00E37B59" w:rsidRPr="00E37B59" w:rsidRDefault="00E37B59" w:rsidP="00E37B59">
      <w:pPr>
        <w:pStyle w:val="EndNoteBibliography"/>
        <w:spacing w:after="0"/>
        <w:ind w:left="720" w:hanging="720"/>
      </w:pPr>
      <w:r w:rsidRPr="00E37B59">
        <w:t>Dickson JAD. 2002. Fossil Echinoderms As Monitor of the Mg/Ca Ratio of Phanerozoic Oceans. Science 298: 1222</w:t>
      </w:r>
    </w:p>
    <w:p w:rsidR="00E37B59" w:rsidRPr="00E37B59" w:rsidRDefault="00E37B59" w:rsidP="00E37B59">
      <w:pPr>
        <w:pStyle w:val="EndNoteBibliography"/>
        <w:spacing w:after="0"/>
        <w:ind w:left="720" w:hanging="720"/>
      </w:pPr>
      <w:r w:rsidRPr="00E37B59">
        <w:t>Elderfield H, Ferretti P, Greaves M, Crowhurst S, McCave IN, et al. 2012. Evolution of Ocean Temperature and Ice Volume Through the Mid-Pleistocene Climate Transition. Science 337: 704</w:t>
      </w:r>
    </w:p>
    <w:p w:rsidR="00E37B59" w:rsidRPr="00E37B59" w:rsidRDefault="00E37B59" w:rsidP="00E37B59">
      <w:pPr>
        <w:pStyle w:val="EndNoteBibliography"/>
        <w:spacing w:after="0"/>
        <w:ind w:left="720" w:hanging="720"/>
      </w:pPr>
      <w:r w:rsidRPr="00E37B59">
        <w:t>Elderfield H, Greaves M, Barker S, Hall IR, Tripati A, et al. 2010. A record of bottom water temperature and seawater δ</w:t>
      </w:r>
      <w:r w:rsidRPr="00E37B59">
        <w:rPr>
          <w:vertAlign w:val="superscript"/>
        </w:rPr>
        <w:t>18</w:t>
      </w:r>
      <w:r w:rsidRPr="00E37B59">
        <w:t>O for the Southern Ocean over the past 440kyr based on Mg/Ca of benthic foraminiferal Uvigerina spp. Quaternary Science Reviews 29: 160-9</w:t>
      </w:r>
    </w:p>
    <w:p w:rsidR="00E37B59" w:rsidRPr="00E37B59" w:rsidRDefault="00E37B59" w:rsidP="00E37B59">
      <w:pPr>
        <w:pStyle w:val="EndNoteBibliography"/>
        <w:spacing w:after="0"/>
        <w:ind w:left="720" w:hanging="720"/>
      </w:pPr>
      <w:r w:rsidRPr="00E37B59">
        <w:t>Evans MN, Tolwinski-Ward SE, Thompson DM, Anchukaitis KJ. 2013. Applications of proxy system modeling in high resolution paleoclimatology. Quaternary Science Reviews 76: 16-28</w:t>
      </w:r>
    </w:p>
    <w:p w:rsidR="00E37B59" w:rsidRPr="00E37B59" w:rsidRDefault="00E37B59" w:rsidP="00E37B59">
      <w:pPr>
        <w:pStyle w:val="EndNoteBibliography"/>
        <w:spacing w:after="0"/>
        <w:ind w:left="720" w:hanging="720"/>
      </w:pPr>
      <w:r w:rsidRPr="00E37B59">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E37B59" w:rsidRPr="00E37B59" w:rsidRDefault="00E37B59" w:rsidP="00E37B59">
      <w:pPr>
        <w:pStyle w:val="EndNoteBibliography"/>
        <w:spacing w:after="0"/>
        <w:ind w:left="720" w:hanging="720"/>
      </w:pPr>
      <w:r w:rsidRPr="00E37B59">
        <w:t>Gelman A, Rubin DB. 1992. Inference from iterative simulation using multiple sequences. Statistical Science 7: 457-72</w:t>
      </w:r>
    </w:p>
    <w:p w:rsidR="00E37B59" w:rsidRPr="00E37B59" w:rsidRDefault="00E37B59" w:rsidP="00E37B59">
      <w:pPr>
        <w:pStyle w:val="EndNoteBibliography"/>
        <w:spacing w:after="0"/>
        <w:ind w:left="720" w:hanging="720"/>
      </w:pPr>
      <w:r w:rsidRPr="00E37B59">
        <w:t>Grauel A-L, Leider A, Goudeau M-LS, Müller IA, Bernasconi SM, et al. 2013. What do SST proxies really tell us? A high-resolution multiproxy (UK′37, TEXH86 and foraminifera δ18O) study in the Gulf of Taranto, central Mediterranean Sea. Quaternary Science Reviews 73: 115-31</w:t>
      </w:r>
    </w:p>
    <w:p w:rsidR="00E37B59" w:rsidRPr="00E37B59" w:rsidRDefault="00E37B59" w:rsidP="00E37B59">
      <w:pPr>
        <w:pStyle w:val="EndNoteBibliography"/>
        <w:spacing w:after="0"/>
        <w:ind w:left="720" w:hanging="720"/>
      </w:pPr>
      <w:r w:rsidRPr="00E37B59">
        <w:t>Grossman EL, Ku TL. 1986. Oxygen and carbon isotope fractionation in biogenic aragonite: temperature effects. Chemical Geology 59: 59-74</w:t>
      </w:r>
    </w:p>
    <w:p w:rsidR="00E37B59" w:rsidRPr="00E37B59" w:rsidRDefault="00E37B59" w:rsidP="00E37B59">
      <w:pPr>
        <w:pStyle w:val="EndNoteBibliography"/>
        <w:spacing w:after="0"/>
        <w:ind w:left="720" w:hanging="720"/>
      </w:pPr>
      <w:r w:rsidRPr="00E37B59">
        <w:t>Hasiuk FJ, Lohmann KC. 2010. Application of calcite Mg partitioning functions to the reconstruction of paleocean Mg/Ca. Geochimica et Cosmochimica Acta 74: 6751-63</w:t>
      </w:r>
    </w:p>
    <w:p w:rsidR="00E37B59" w:rsidRPr="00E37B59" w:rsidRDefault="00E37B59" w:rsidP="00E37B59">
      <w:pPr>
        <w:pStyle w:val="EndNoteBibliography"/>
        <w:spacing w:after="0"/>
        <w:ind w:left="720" w:hanging="720"/>
      </w:pPr>
      <w:r w:rsidRPr="00E37B59">
        <w:t>Keating-Bitonti CR, Ivany LC, Affek HP, Douglas P, Samson SD. 2011. Warm, not super-hot, temperatures in the early Eocene subtropics. Geology 39: 771-4</w:t>
      </w:r>
    </w:p>
    <w:p w:rsidR="00E37B59" w:rsidRPr="00E37B59" w:rsidRDefault="00E37B59" w:rsidP="00E37B59">
      <w:pPr>
        <w:pStyle w:val="EndNoteBibliography"/>
        <w:spacing w:after="0"/>
        <w:ind w:left="720" w:hanging="720"/>
      </w:pPr>
      <w:r w:rsidRPr="00E37B59">
        <w:t>Keigwin LD. 1998. Glacial-age hydrography of the far northwest Pacific Ocean. Paleoceanography 13: 323-39</w:t>
      </w:r>
    </w:p>
    <w:p w:rsidR="00E37B59" w:rsidRPr="00E37B59" w:rsidRDefault="00E37B59" w:rsidP="00E37B59">
      <w:pPr>
        <w:pStyle w:val="EndNoteBibliography"/>
        <w:spacing w:after="0"/>
        <w:ind w:left="720" w:hanging="720"/>
      </w:pPr>
      <w:r w:rsidRPr="00E37B59">
        <w:lastRenderedPageBreak/>
        <w:t>Lear CH, Coxall HK, Foster GL, Lunt DJ, Mawbey EM, et al. 2015. Neogene ice volume and ocean temperatures: Insights from infaunal foraminiferal Mg/Ca paleothermometry. Paleoceanography 30: 1437-54</w:t>
      </w:r>
    </w:p>
    <w:p w:rsidR="00E37B59" w:rsidRPr="00E37B59" w:rsidRDefault="00E37B59" w:rsidP="00E37B59">
      <w:pPr>
        <w:pStyle w:val="EndNoteBibliography"/>
        <w:spacing w:after="0"/>
        <w:ind w:left="720" w:hanging="720"/>
      </w:pPr>
      <w:r w:rsidRPr="00E37B59">
        <w:t>Lear CH, Elderfield H, Wilson PA. 2000. Cenozoic deep-sea temperatures and global ice volumes from Mg/Ca in benthic foraminiferal calcite. Science 287: 269-87</w:t>
      </w:r>
    </w:p>
    <w:p w:rsidR="00E37B59" w:rsidRPr="00E37B59" w:rsidRDefault="00E37B59" w:rsidP="00E37B59">
      <w:pPr>
        <w:pStyle w:val="EndNoteBibliography"/>
        <w:spacing w:after="0"/>
        <w:ind w:left="720" w:hanging="720"/>
      </w:pPr>
      <w:r w:rsidRPr="00E37B59">
        <w:t>Lear CH, Rosenthal Y, Wright JD. 2003. The closing of a seaway: ocean water masses and global climate change. Earth and Planetary Science Letters 210: 425-36</w:t>
      </w:r>
    </w:p>
    <w:p w:rsidR="00E37B59" w:rsidRPr="00E37B59" w:rsidRDefault="00E37B59" w:rsidP="00E37B59">
      <w:pPr>
        <w:pStyle w:val="EndNoteBibliography"/>
        <w:spacing w:after="0"/>
        <w:ind w:left="720" w:hanging="720"/>
      </w:pPr>
      <w:r w:rsidRPr="00E37B59">
        <w:t>Lowenstein TK, Timofeeff MN, Brennan ST, Hardie LA, Demicco RV. 2001. Oscillations in Phanerozoic seawater chemistry:  Evidence from fluid inclusions. Science 294: 1086-8</w:t>
      </w:r>
    </w:p>
    <w:p w:rsidR="00E37B59" w:rsidRPr="00E37B59" w:rsidRDefault="00E37B59" w:rsidP="00E37B59">
      <w:pPr>
        <w:pStyle w:val="EndNoteBibliography"/>
        <w:spacing w:after="0"/>
        <w:ind w:left="720" w:hanging="720"/>
      </w:pPr>
      <w:r w:rsidRPr="00E37B59">
        <w:t>Lunn D, Jackson C, Best N, Thomas A, Spiegelhalter D. 2012. The BUGS Book: A Practical Introduction to Bayesian Analysis: CRC Press / Chapman and Hall</w:t>
      </w:r>
    </w:p>
    <w:p w:rsidR="00E37B59" w:rsidRPr="00E37B59" w:rsidRDefault="00E37B59" w:rsidP="00E37B59">
      <w:pPr>
        <w:pStyle w:val="EndNoteBibliography"/>
        <w:spacing w:after="0"/>
        <w:ind w:left="720" w:hanging="720"/>
      </w:pPr>
      <w:r w:rsidRPr="00E37B59">
        <w:t>Marchitto TM, Curry WB, Lynch-Stieglitz J, Bryan SP, Cobb KM, Lund DC. 2014. Improved oxygen isotope temperature calibrations for cosmopolitan benthic foraminifera. Geochimica et Cosmochimica Acta 130: 1-11</w:t>
      </w:r>
    </w:p>
    <w:p w:rsidR="00E37B59" w:rsidRPr="00E37B59" w:rsidRDefault="00E37B59" w:rsidP="00E37B59">
      <w:pPr>
        <w:pStyle w:val="EndNoteBibliography"/>
        <w:spacing w:after="0"/>
        <w:ind w:left="720" w:hanging="720"/>
      </w:pPr>
      <w:r w:rsidRPr="00E37B59">
        <w:t>Passey BH, Levin NE, Cerling TE, Brown FH, Eiler JM. 2010. High-temperature environments of human evolution in East Africa based on bond ordering in paleosol carbonates. PNAS 107: 11245-9</w:t>
      </w:r>
    </w:p>
    <w:p w:rsidR="00E37B59" w:rsidRPr="00E37B59" w:rsidRDefault="00E37B59" w:rsidP="00E37B59">
      <w:pPr>
        <w:pStyle w:val="EndNoteBibliography"/>
        <w:spacing w:after="0"/>
        <w:ind w:left="720" w:hanging="720"/>
      </w:pPr>
      <w:r w:rsidRPr="00E37B59">
        <w:t xml:space="preserve">Plummer M. 2018. rjags: Bayesian graphical models using MCMC. R package version 4-8. </w:t>
      </w:r>
      <w:hyperlink r:id="rId5" w:history="1">
        <w:r w:rsidRPr="00E37B59">
          <w:rPr>
            <w:rStyle w:val="Hyperlink"/>
          </w:rPr>
          <w:t>https://CRAN.R-project.org/package=rjags</w:t>
        </w:r>
      </w:hyperlink>
      <w:r w:rsidRPr="00E37B59">
        <w:t xml:space="preserve">. </w:t>
      </w:r>
    </w:p>
    <w:p w:rsidR="00E37B59" w:rsidRPr="00E37B59" w:rsidRDefault="00E37B59" w:rsidP="00E37B59">
      <w:pPr>
        <w:pStyle w:val="EndNoteBibliography"/>
        <w:spacing w:after="0"/>
        <w:ind w:left="720" w:hanging="720"/>
      </w:pPr>
      <w:r w:rsidRPr="00E37B59">
        <w:t xml:space="preserve">R Core Team. 2018. R: A language and environment for statistical computing. R Foundation for  Statistical Computing, Vienna, Austria. </w:t>
      </w:r>
      <w:hyperlink r:id="rId6" w:history="1">
        <w:r w:rsidRPr="00E37B59">
          <w:rPr>
            <w:rStyle w:val="Hyperlink"/>
          </w:rPr>
          <w:t>https://www.R-project.org/</w:t>
        </w:r>
      </w:hyperlink>
      <w:r w:rsidRPr="00E37B59">
        <w:t xml:space="preserve"> </w:t>
      </w:r>
    </w:p>
    <w:p w:rsidR="00E37B59" w:rsidRPr="00E37B59" w:rsidRDefault="00E37B59" w:rsidP="00E37B59">
      <w:pPr>
        <w:pStyle w:val="EndNoteBibliography"/>
        <w:spacing w:after="0"/>
        <w:ind w:left="720" w:hanging="720"/>
      </w:pPr>
      <w:r w:rsidRPr="00E37B59">
        <w:t>Saenger C, Affek HP, Felis T, Thiagarajan N, Lough JM, Holcomb M. 2012. Carbonate clumped isotope variability in shallow water corals: Temperature dependence and growth-related vital effects. Geochimica et Cosmochimica Acta 99: 224-42</w:t>
      </w:r>
    </w:p>
    <w:p w:rsidR="00E37B59" w:rsidRPr="00E37B59" w:rsidRDefault="00E37B59" w:rsidP="00E37B59">
      <w:pPr>
        <w:pStyle w:val="EndNoteBibliography"/>
        <w:spacing w:after="0"/>
        <w:ind w:left="720" w:hanging="720"/>
      </w:pPr>
      <w:r w:rsidRPr="00E37B59">
        <w:t>Shackleton NJ. 1974. Attainment of isotopic equilibrium between ocean water and the benthonic foraminifera genus Uvigerina: isotopic changes in the ocean during the last glacial. Colloques Internationaux du C.N.R.S 219: 203-9</w:t>
      </w:r>
    </w:p>
    <w:p w:rsidR="00E37B59" w:rsidRPr="00E37B59" w:rsidRDefault="00E37B59" w:rsidP="00E37B59">
      <w:pPr>
        <w:pStyle w:val="EndNoteBibliography"/>
        <w:spacing w:after="0"/>
        <w:ind w:left="720" w:hanging="720"/>
      </w:pPr>
      <w:r w:rsidRPr="00E37B59">
        <w:t>Stoll HM, Müller W, Prieto M. 2012. I-STAL, a model for interpretation of Mg/Ca, Sr/Ca and Ba/Ca variations in speleothems and its forward and inverse application on seasonal to millennial scales. Geochemistry, Geophysics, Geosystems 13</w:t>
      </w:r>
    </w:p>
    <w:p w:rsidR="00E37B59" w:rsidRPr="00E37B59" w:rsidRDefault="00E37B59" w:rsidP="00E37B59">
      <w:pPr>
        <w:pStyle w:val="EndNoteBibliography"/>
        <w:spacing w:after="0"/>
        <w:ind w:left="720" w:hanging="720"/>
      </w:pPr>
      <w:r w:rsidRPr="00E37B59">
        <w:t xml:space="preserve">Su Y-S, Yajima M. 2015. R2jags: Using R to Run 'JAGS'. R package version 0.5-7. </w:t>
      </w:r>
      <w:hyperlink r:id="rId7" w:history="1">
        <w:r w:rsidRPr="00E37B59">
          <w:rPr>
            <w:rStyle w:val="Hyperlink"/>
          </w:rPr>
          <w:t>https://CRAN.R-project.org/package=R2jags</w:t>
        </w:r>
      </w:hyperlink>
      <w:r w:rsidRPr="00E37B59">
        <w:t xml:space="preserve">. </w:t>
      </w:r>
    </w:p>
    <w:p w:rsidR="00E37B59" w:rsidRPr="00E37B59" w:rsidRDefault="00E37B59" w:rsidP="00E37B59">
      <w:pPr>
        <w:pStyle w:val="EndNoteBibliography"/>
        <w:spacing w:after="0"/>
        <w:ind w:left="720" w:hanging="720"/>
      </w:pPr>
      <w:r w:rsidRPr="00E37B59">
        <w:t>Tolwinski-Ward SE, Anchukaitis KJ, Evans MN. 2013. Bayesian parameter estimation and interpretation for an intermediate model of tree-ring width. Climate of the Past 9: 1481-93</w:t>
      </w:r>
    </w:p>
    <w:p w:rsidR="00E37B59" w:rsidRPr="00E37B59" w:rsidRDefault="00E37B59" w:rsidP="00E37B59">
      <w:pPr>
        <w:pStyle w:val="EndNoteBibliography"/>
        <w:spacing w:after="0"/>
        <w:ind w:left="720" w:hanging="720"/>
      </w:pPr>
      <w:r w:rsidRPr="00E37B59">
        <w:t>Tolwinski-Ward SE, Evans MN, Hughes MK, Anchukaitis KJ. 2011. An efficient forward model of the climate controls on interannual variation in tree-ring width. Climate Dynamics 36: 2419-39</w:t>
      </w:r>
    </w:p>
    <w:p w:rsidR="00E37B59" w:rsidRPr="00E37B59" w:rsidRDefault="00E37B59" w:rsidP="00E37B59">
      <w:pPr>
        <w:pStyle w:val="EndNoteBibliography"/>
        <w:ind w:left="720" w:hanging="720"/>
      </w:pPr>
      <w:r w:rsidRPr="00E37B59">
        <w:t>Wilkinson BH, Algeo TJ. 1989. Sedimentary carbonate record of calcium-magnesium cycling. American Journal of Science 289: 1158-94</w:t>
      </w:r>
    </w:p>
    <w:p w:rsidR="00FC0C1E" w:rsidRDefault="0091340F" w:rsidP="004C587E">
      <w:r>
        <w:fldChar w:fldCharType="end"/>
      </w:r>
    </w:p>
    <w:p w:rsidR="00122C00" w:rsidRDefault="00FC0C1E" w:rsidP="00122C00">
      <w:pPr>
        <w:spacing w:line="259" w:lineRule="auto"/>
        <w:rPr>
          <w:b/>
          <w:i/>
        </w:rPr>
      </w:pPr>
      <w:r>
        <w:br w:type="page"/>
      </w:r>
    </w:p>
    <w:p w:rsidR="00AD7EB1" w:rsidRPr="008133D0" w:rsidRDefault="008133D0" w:rsidP="000829A8">
      <w:pPr>
        <w:rPr>
          <w:b/>
          <w:i/>
        </w:rPr>
      </w:pPr>
      <w:r>
        <w:rPr>
          <w:b/>
          <w:i/>
        </w:rPr>
        <w:lastRenderedPageBreak/>
        <w:t>, less so for BWT</w:t>
      </w:r>
    </w:p>
    <w:sectPr w:rsidR="00AD7EB1" w:rsidRPr="008133D0"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014&lt;/item&gt;&lt;item&gt;2958&lt;/item&gt;&lt;item&gt;3004&lt;/item&gt;&lt;item&gt;3691&lt;/item&gt;&lt;item&gt;3843&lt;/item&gt;&lt;item&gt;4589&lt;/item&gt;&lt;item&gt;4696&lt;/item&gt;&lt;item&gt;7443&lt;/item&gt;&lt;item&gt;7466&lt;/item&gt;&lt;item&gt;7476&lt;/item&gt;&lt;item&gt;7478&lt;/item&gt;&lt;item&gt;7481&lt;/item&gt;&lt;item&gt;7483&lt;/item&gt;&lt;item&gt;7488&lt;/item&gt;&lt;item&gt;7489&lt;/item&gt;&lt;item&gt;7491&lt;/item&gt;&lt;item&gt;7492&lt;/item&gt;&lt;item&gt;7493&lt;/item&gt;&lt;item&gt;7495&lt;/item&gt;&lt;item&gt;7496&lt;/item&gt;&lt;item&gt;7497&lt;/item&gt;&lt;item&gt;7498&lt;/item&gt;&lt;item&gt;7499&lt;/item&gt;&lt;item&gt;7503&lt;/item&gt;&lt;item&gt;7504&lt;/item&gt;&lt;item&gt;7505&lt;/item&gt;&lt;item&gt;7506&lt;/item&gt;&lt;item&gt;7508&lt;/item&gt;&lt;item&gt;7509&lt;/item&gt;&lt;item&gt;7511&lt;/item&gt;&lt;item&gt;7512&lt;/item&gt;&lt;item&gt;7513&lt;/item&gt;&lt;item&gt;7514&lt;/item&gt;&lt;/record-ids&gt;&lt;/item&gt;&lt;/Libraries&gt;"/>
  </w:docVars>
  <w:rsids>
    <w:rsidRoot w:val="00D51983"/>
    <w:rsid w:val="0001473E"/>
    <w:rsid w:val="00015167"/>
    <w:rsid w:val="00037935"/>
    <w:rsid w:val="000454FA"/>
    <w:rsid w:val="00055DF5"/>
    <w:rsid w:val="000829A8"/>
    <w:rsid w:val="0008313A"/>
    <w:rsid w:val="000842EC"/>
    <w:rsid w:val="00090B1A"/>
    <w:rsid w:val="00091257"/>
    <w:rsid w:val="000959E0"/>
    <w:rsid w:val="00097B46"/>
    <w:rsid w:val="000B2674"/>
    <w:rsid w:val="000B398B"/>
    <w:rsid w:val="000B697C"/>
    <w:rsid w:val="000C39C6"/>
    <w:rsid w:val="000C51BE"/>
    <w:rsid w:val="000D3E06"/>
    <w:rsid w:val="000D62C1"/>
    <w:rsid w:val="000D6A3C"/>
    <w:rsid w:val="000F16D4"/>
    <w:rsid w:val="0010669F"/>
    <w:rsid w:val="00122C00"/>
    <w:rsid w:val="00126D96"/>
    <w:rsid w:val="0013570A"/>
    <w:rsid w:val="00137703"/>
    <w:rsid w:val="00173AF0"/>
    <w:rsid w:val="001B11D1"/>
    <w:rsid w:val="001C1C13"/>
    <w:rsid w:val="001F2B36"/>
    <w:rsid w:val="00203BAE"/>
    <w:rsid w:val="002327C9"/>
    <w:rsid w:val="00263257"/>
    <w:rsid w:val="002B09C5"/>
    <w:rsid w:val="002B50FB"/>
    <w:rsid w:val="002B564F"/>
    <w:rsid w:val="002B707E"/>
    <w:rsid w:val="002D61CC"/>
    <w:rsid w:val="00357277"/>
    <w:rsid w:val="00357858"/>
    <w:rsid w:val="00362F83"/>
    <w:rsid w:val="003A0FB6"/>
    <w:rsid w:val="003B34D6"/>
    <w:rsid w:val="003B3952"/>
    <w:rsid w:val="003C6E54"/>
    <w:rsid w:val="004156B1"/>
    <w:rsid w:val="00475E12"/>
    <w:rsid w:val="004A1A3C"/>
    <w:rsid w:val="004B3071"/>
    <w:rsid w:val="004C587E"/>
    <w:rsid w:val="004E557F"/>
    <w:rsid w:val="005127D6"/>
    <w:rsid w:val="00530C47"/>
    <w:rsid w:val="00530F54"/>
    <w:rsid w:val="00533F68"/>
    <w:rsid w:val="00555065"/>
    <w:rsid w:val="0055513D"/>
    <w:rsid w:val="00560E03"/>
    <w:rsid w:val="005648CB"/>
    <w:rsid w:val="00572081"/>
    <w:rsid w:val="00586F0D"/>
    <w:rsid w:val="005A6543"/>
    <w:rsid w:val="005D45D6"/>
    <w:rsid w:val="005D7283"/>
    <w:rsid w:val="00656AD5"/>
    <w:rsid w:val="00697422"/>
    <w:rsid w:val="006A3281"/>
    <w:rsid w:val="006A364C"/>
    <w:rsid w:val="006E2F05"/>
    <w:rsid w:val="00730FC8"/>
    <w:rsid w:val="00737FEB"/>
    <w:rsid w:val="00743401"/>
    <w:rsid w:val="00753770"/>
    <w:rsid w:val="007815E2"/>
    <w:rsid w:val="0079074C"/>
    <w:rsid w:val="00790D46"/>
    <w:rsid w:val="007A4B40"/>
    <w:rsid w:val="007D4FAF"/>
    <w:rsid w:val="007E3536"/>
    <w:rsid w:val="007F67CE"/>
    <w:rsid w:val="008133D0"/>
    <w:rsid w:val="008249CD"/>
    <w:rsid w:val="00825198"/>
    <w:rsid w:val="00835484"/>
    <w:rsid w:val="008360EB"/>
    <w:rsid w:val="0085243F"/>
    <w:rsid w:val="00853CC0"/>
    <w:rsid w:val="00865849"/>
    <w:rsid w:val="00894AFA"/>
    <w:rsid w:val="0091340F"/>
    <w:rsid w:val="0091795D"/>
    <w:rsid w:val="00924C8A"/>
    <w:rsid w:val="0094716B"/>
    <w:rsid w:val="009606DF"/>
    <w:rsid w:val="0096215C"/>
    <w:rsid w:val="00965DD2"/>
    <w:rsid w:val="009971C9"/>
    <w:rsid w:val="009D53E2"/>
    <w:rsid w:val="009E5624"/>
    <w:rsid w:val="009E7243"/>
    <w:rsid w:val="00A34F94"/>
    <w:rsid w:val="00A35269"/>
    <w:rsid w:val="00A4423E"/>
    <w:rsid w:val="00A5364D"/>
    <w:rsid w:val="00A55AC8"/>
    <w:rsid w:val="00A92076"/>
    <w:rsid w:val="00AB43FC"/>
    <w:rsid w:val="00AB640F"/>
    <w:rsid w:val="00AD27C6"/>
    <w:rsid w:val="00AD7EB1"/>
    <w:rsid w:val="00AF1C06"/>
    <w:rsid w:val="00B021C0"/>
    <w:rsid w:val="00B03937"/>
    <w:rsid w:val="00B4115F"/>
    <w:rsid w:val="00B746A8"/>
    <w:rsid w:val="00B8569E"/>
    <w:rsid w:val="00C3741C"/>
    <w:rsid w:val="00C45496"/>
    <w:rsid w:val="00C5695A"/>
    <w:rsid w:val="00C80E26"/>
    <w:rsid w:val="00CA7BD9"/>
    <w:rsid w:val="00CD6E09"/>
    <w:rsid w:val="00CE2A3E"/>
    <w:rsid w:val="00CF07C0"/>
    <w:rsid w:val="00D00118"/>
    <w:rsid w:val="00D01509"/>
    <w:rsid w:val="00D51983"/>
    <w:rsid w:val="00D5674D"/>
    <w:rsid w:val="00D5715D"/>
    <w:rsid w:val="00D65EDE"/>
    <w:rsid w:val="00D74B63"/>
    <w:rsid w:val="00D93D93"/>
    <w:rsid w:val="00D9438B"/>
    <w:rsid w:val="00DB477D"/>
    <w:rsid w:val="00DB5209"/>
    <w:rsid w:val="00E066A0"/>
    <w:rsid w:val="00E37B59"/>
    <w:rsid w:val="00E57616"/>
    <w:rsid w:val="00EA1074"/>
    <w:rsid w:val="00EC3B04"/>
    <w:rsid w:val="00EF2ED2"/>
    <w:rsid w:val="00F16B39"/>
    <w:rsid w:val="00F275BB"/>
    <w:rsid w:val="00F41DFE"/>
    <w:rsid w:val="00F61B29"/>
    <w:rsid w:val="00F74D57"/>
    <w:rsid w:val="00F8461A"/>
    <w:rsid w:val="00FA10F9"/>
    <w:rsid w:val="00FC0C1E"/>
    <w:rsid w:val="00FC7661"/>
    <w:rsid w:val="00FD53A2"/>
    <w:rsid w:val="00FE7F00"/>
    <w:rsid w:val="00FF1A72"/>
    <w:rsid w:val="00FF1ABC"/>
    <w:rsid w:val="00FF3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E0B14"/>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5209"/>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 w:type="paragraph" w:styleId="NoSpacing">
    <w:name w:val="No Spacing"/>
    <w:uiPriority w:val="1"/>
    <w:qFormat/>
    <w:rsid w:val="000829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R2ja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hyperlink" Target="https://CRAN.R-project.org/package=rjags" TargetMode="External"/><Relationship Id="rId4" Type="http://schemas.openxmlformats.org/officeDocument/2006/relationships/hyperlink" Target="https://github.com/SPATIAL-Lab/JPI_marin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04</TotalTime>
  <Pages>18</Pages>
  <Words>8978</Words>
  <Characters>51175</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47</cp:revision>
  <dcterms:created xsi:type="dcterms:W3CDTF">2018-11-01T09:50:00Z</dcterms:created>
  <dcterms:modified xsi:type="dcterms:W3CDTF">2018-11-14T15:52:00Z</dcterms:modified>
</cp:coreProperties>
</file>